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67AB" w:rsidRPr="002F12D7" w:rsidRDefault="00E739E3" w:rsidP="008D3985">
      <w:pPr>
        <w:jc w:val="both"/>
        <w:rPr>
          <w:b/>
        </w:rPr>
      </w:pPr>
      <w:r w:rsidRPr="002F12D7">
        <w:rPr>
          <w:b/>
        </w:rPr>
        <w:t>Materials and Methods</w:t>
      </w:r>
    </w:p>
    <w:p w:rsidR="00DD67AB" w:rsidRPr="00D62A07" w:rsidRDefault="00D62A07" w:rsidP="008D3985">
      <w:pPr>
        <w:jc w:val="both"/>
        <w:rPr>
          <w:i/>
        </w:rPr>
      </w:pPr>
      <w:bookmarkStart w:id="0" w:name="OLE_LINK2"/>
      <w:r w:rsidRPr="00D62A07">
        <w:rPr>
          <w:i/>
        </w:rPr>
        <w:t>Study Design</w:t>
      </w:r>
    </w:p>
    <w:p w:rsidR="003C1E66" w:rsidRDefault="00E739E3" w:rsidP="008D3985">
      <w:pPr>
        <w:jc w:val="both"/>
      </w:pPr>
      <w:r>
        <w:t xml:space="preserve">13 healthy subjects participated in </w:t>
      </w:r>
      <w:r w:rsidR="00220B84">
        <w:t>this experiment (</w:t>
      </w:r>
      <w:r w:rsidR="00441343">
        <w:t>age M =</w:t>
      </w:r>
      <w:r w:rsidR="00220B84">
        <w:t xml:space="preserve"> 25.7</w:t>
      </w:r>
      <w:r w:rsidR="00441343">
        <w:t xml:space="preserve">, SD = </w:t>
      </w:r>
      <w:r>
        <w:t>7</w:t>
      </w:r>
      <w:r w:rsidR="00220B84">
        <w:t>.1</w:t>
      </w:r>
      <w:r w:rsidR="00D25A56">
        <w:t xml:space="preserve"> years; 7 male</w:t>
      </w:r>
      <w:r>
        <w:t>). All subjects were right-handed</w:t>
      </w:r>
      <w:r w:rsidR="00E15462">
        <w:t xml:space="preserve"> and scored</w:t>
      </w:r>
      <w:bookmarkStart w:id="1" w:name="_GoBack"/>
      <w:bookmarkEnd w:id="1"/>
      <w:r w:rsidR="00660EA7">
        <w:t xml:space="preserve"> at least +75% on </w:t>
      </w:r>
      <w:r>
        <w:t>the Edinburgh Handed</w:t>
      </w:r>
      <w:r w:rsidR="008D3985">
        <w:t xml:space="preserve">ness Inventory </w:t>
      </w:r>
      <w:r w:rsidR="00832E3E">
        <w:fldChar w:fldCharType="begin"/>
      </w:r>
      <w:r w:rsidR="008D3985">
        <w:instrText xml:space="preserve"> ADDIN ZOTERO_ITEM CSL_CITATION {"citationID":"ed23meotm","properties":{"formattedCitation":"[1]","plainCitation":"[1]"},"citationItems":[{"id":121,"uris":["http://zotero.org/groups/36956/items/36I25EQ6"],"uri":["http://zotero.org/groups/36956/items/36I25EQ6"],"itemData":{"id":121,"type":"article-journal","title":"The assessment and analysis of handedness: the Edinburgh inventory","container-title":"Neuropsychologia","page":"97-113","volume":"9","issue":"1","source":"NCBI PubMed","ISSN":"0028-3932","note":"PMID: 5146491","shortTitle":"The assessment and analysis of handedness","journalAbbreviation":"Neuropsychologia","author":[{"family":"Oldfield","given":"R C"}],"issued":{"date-parts":[["1971"]]},"PMID":"5146491"}}],"schema":"https://github.com/citation-style-language/schema/raw/master/csl-citation.json"} </w:instrText>
      </w:r>
      <w:r w:rsidR="00832E3E">
        <w:fldChar w:fldCharType="separate"/>
      </w:r>
      <w:r w:rsidR="008D3985" w:rsidRPr="008D3985">
        <w:rPr>
          <w:rFonts w:ascii="Calibri" w:hAnsi="Calibri" w:cs="Calibri"/>
        </w:rPr>
        <w:t>[1]</w:t>
      </w:r>
      <w:r w:rsidR="00832E3E">
        <w:fldChar w:fldCharType="end"/>
      </w:r>
      <w:r>
        <w:t>. None of them had any history of neurologic</w:t>
      </w:r>
      <w:r w:rsidR="003636EC">
        <w:t xml:space="preserve">al or psychiatric illnesses or </w:t>
      </w:r>
      <w:r w:rsidR="0077517F">
        <w:t xml:space="preserve">had </w:t>
      </w:r>
      <w:r w:rsidR="003636EC">
        <w:t xml:space="preserve">any </w:t>
      </w:r>
      <w:r w:rsidR="00AF3013">
        <w:t xml:space="preserve">contraindications to TMS </w:t>
      </w:r>
      <w:r w:rsidR="00832E3E">
        <w:fldChar w:fldCharType="begin"/>
      </w:r>
      <w:r w:rsidR="008D3985">
        <w:instrText xml:space="preserve"> ADDIN ZOTERO_ITEM CSL_CITATION {"citationID":"1352d1h2ms","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832E3E">
        <w:fldChar w:fldCharType="separate"/>
      </w:r>
      <w:r w:rsidR="008D3985" w:rsidRPr="008D3985">
        <w:rPr>
          <w:rFonts w:ascii="Calibri" w:hAnsi="Calibri" w:cs="Calibri"/>
        </w:rPr>
        <w:t>[2]</w:t>
      </w:r>
      <w:r w:rsidR="00832E3E">
        <w:fldChar w:fldCharType="end"/>
      </w:r>
      <w:r>
        <w:t xml:space="preserve">. </w:t>
      </w:r>
      <w:r w:rsidR="00BA4E0C">
        <w:t>Subjects gave written informed consent before participation, and t</w:t>
      </w:r>
      <w:r>
        <w:t>he study was approved by the local ethics committee.</w:t>
      </w:r>
      <w:r w:rsidR="00AB0605">
        <w:t xml:space="preserve"> </w:t>
      </w:r>
    </w:p>
    <w:p w:rsidR="00D137BE" w:rsidRDefault="003C1E66" w:rsidP="008D3985">
      <w:pPr>
        <w:jc w:val="both"/>
      </w:pPr>
      <w:r>
        <w:t xml:space="preserve">We performed </w:t>
      </w:r>
      <w:r w:rsidR="00350D86">
        <w:t>h</w:t>
      </w:r>
      <w:r>
        <w:t>otspot detection and a cortical mapping for each of four stimulation conditions: b</w:t>
      </w:r>
      <w:r>
        <w:t>i</w:t>
      </w:r>
      <w:r>
        <w:t xml:space="preserve">phasic </w:t>
      </w:r>
      <w:proofErr w:type="spellStart"/>
      <w:r>
        <w:t>latero</w:t>
      </w:r>
      <w:proofErr w:type="spellEnd"/>
      <w:r>
        <w:t>-medial</w:t>
      </w:r>
      <w:r w:rsidR="007B7E5C">
        <w:t xml:space="preserve"> (BI-90),</w:t>
      </w:r>
      <w:r>
        <w:t xml:space="preserve"> biphasic</w:t>
      </w:r>
      <w:r w:rsidR="004F5BE4">
        <w:t xml:space="preserve"> posterolateral-anter</w:t>
      </w:r>
      <w:r>
        <w:t>omedial</w:t>
      </w:r>
      <w:r w:rsidR="007B7E5C">
        <w:t xml:space="preserve"> (BI-45),</w:t>
      </w:r>
      <w:r>
        <w:t xml:space="preserve"> monophasic </w:t>
      </w:r>
      <w:proofErr w:type="spellStart"/>
      <w:r>
        <w:t>latero</w:t>
      </w:r>
      <w:proofErr w:type="spellEnd"/>
      <w:r>
        <w:t>-medial</w:t>
      </w:r>
      <w:r w:rsidR="007B7E5C">
        <w:t xml:space="preserve"> (MO-90), and </w:t>
      </w:r>
      <w:r>
        <w:t>mono</w:t>
      </w:r>
      <w:r w:rsidR="007B7E5C">
        <w:t>p</w:t>
      </w:r>
      <w:r>
        <w:t>hasic posterolateral-</w:t>
      </w:r>
      <w:r w:rsidR="004F5BE4">
        <w:t xml:space="preserve">anteromedial </w:t>
      </w:r>
      <w:r w:rsidR="007B7E5C">
        <w:t>(MO-45)</w:t>
      </w:r>
      <w:r>
        <w:t xml:space="preserve">. </w:t>
      </w:r>
      <w:r w:rsidR="00AB0605">
        <w:t xml:space="preserve">Due to the duration of </w:t>
      </w:r>
      <w:r w:rsidR="00D137BE">
        <w:t>each</w:t>
      </w:r>
      <w:r w:rsidR="00AB0605">
        <w:t xml:space="preserve"> ma</w:t>
      </w:r>
      <w:r w:rsidR="00AB0605">
        <w:t>p</w:t>
      </w:r>
      <w:r w:rsidR="00AB0605">
        <w:t>ping, recordings were performed in two sessions</w:t>
      </w:r>
      <w:r w:rsidR="0025767A">
        <w:t xml:space="preserve">. </w:t>
      </w:r>
      <w:r w:rsidR="00F77859">
        <w:t xml:space="preserve"> </w:t>
      </w:r>
      <w:r w:rsidR="0025767A">
        <w:t xml:space="preserve">Per session, </w:t>
      </w:r>
      <w:r w:rsidR="00F77859">
        <w:t xml:space="preserve">two conditions </w:t>
      </w:r>
      <w:r w:rsidR="0025767A">
        <w:t>were assessed</w:t>
      </w:r>
      <w:r w:rsidR="00AB0605">
        <w:t xml:space="preserve">. </w:t>
      </w:r>
      <w:r w:rsidR="00B3619A">
        <w:t>The order of c</w:t>
      </w:r>
      <w:r w:rsidR="00AB0605">
        <w:t xml:space="preserve">onditions </w:t>
      </w:r>
      <w:r w:rsidR="00B3619A">
        <w:t xml:space="preserve">was </w:t>
      </w:r>
      <w:r w:rsidR="00AB0605">
        <w:t>randomized within each subject.</w:t>
      </w:r>
      <w:r w:rsidR="00D52368">
        <w:t xml:space="preserve"> </w:t>
      </w:r>
    </w:p>
    <w:p w:rsidR="00B02B3A" w:rsidRPr="002F12D7" w:rsidRDefault="00B02B3A" w:rsidP="00B02B3A">
      <w:pPr>
        <w:jc w:val="both"/>
        <w:rPr>
          <w:i/>
        </w:rPr>
      </w:pPr>
      <w:r w:rsidRPr="002F12D7">
        <w:rPr>
          <w:i/>
        </w:rPr>
        <w:t>Transcranial Magnetic Stimulation</w:t>
      </w:r>
    </w:p>
    <w:p w:rsidR="00DD67AB" w:rsidRDefault="008634AF" w:rsidP="008D3985">
      <w:pPr>
        <w:jc w:val="both"/>
      </w:pPr>
      <w:r>
        <w:t xml:space="preserve">In each session, </w:t>
      </w:r>
      <w:r w:rsidR="000168DC">
        <w:t>TMS</w:t>
      </w:r>
      <w:r w:rsidR="00696142">
        <w:t xml:space="preserve"> </w:t>
      </w:r>
      <w:r w:rsidR="002F12D7">
        <w:t xml:space="preserve">was applied with a MagPro X100 </w:t>
      </w:r>
      <w:r w:rsidR="00BD0C3F">
        <w:t>with M</w:t>
      </w:r>
      <w:r w:rsidR="002F12D7">
        <w:t>ag</w:t>
      </w:r>
      <w:r w:rsidR="00D70E14">
        <w:t>O</w:t>
      </w:r>
      <w:r w:rsidR="002F12D7">
        <w:t>ption</w:t>
      </w:r>
      <w:r w:rsidR="00895716">
        <w:t xml:space="preserve"> using Power Mode</w:t>
      </w:r>
      <w:r w:rsidR="002F12D7">
        <w:t xml:space="preserve"> </w:t>
      </w:r>
      <w:r w:rsidR="00E739E3">
        <w:t>and a</w:t>
      </w:r>
      <w:r w:rsidR="00017D61">
        <w:t xml:space="preserve"> </w:t>
      </w:r>
      <w:r w:rsidR="00E739E3">
        <w:t xml:space="preserve">MCF-B70 figure-of-eight coil </w:t>
      </w:r>
      <w:r w:rsidR="00BD0C3F">
        <w:t xml:space="preserve">of </w:t>
      </w:r>
      <w:r w:rsidR="00E739E3">
        <w:t>97mm diameter (Magventur</w:t>
      </w:r>
      <w:r w:rsidR="002F12D7">
        <w:t>e</w:t>
      </w:r>
      <w:r w:rsidR="00E739E3">
        <w:t xml:space="preserve">, Denmark). </w:t>
      </w:r>
      <w:r w:rsidR="005F3850">
        <w:t xml:space="preserve">Consider that Power Mode increases the </w:t>
      </w:r>
      <w:r w:rsidR="006618FD">
        <w:t>maximum stimulator output</w:t>
      </w:r>
      <w:r w:rsidR="005F3850">
        <w:t xml:space="preserve"> by 40%. </w:t>
      </w:r>
      <w:r w:rsidR="00E739E3">
        <w:t xml:space="preserve">Stimulation was </w:t>
      </w:r>
      <w:r w:rsidR="00FE1C67">
        <w:t xml:space="preserve">performed based on a template headmodel using </w:t>
      </w:r>
      <w:r w:rsidR="00D70E14">
        <w:t>the (</w:t>
      </w:r>
      <w:bookmarkStart w:id="2" w:name="OLE_LINK1"/>
      <w:r w:rsidR="00D70E14">
        <w:t>TMS Navigator</w:t>
      </w:r>
      <w:r w:rsidR="00E739E3">
        <w:t xml:space="preserve">, </w:t>
      </w:r>
      <w:r w:rsidR="00D70E14">
        <w:t>Localite</w:t>
      </w:r>
      <w:bookmarkEnd w:id="2"/>
      <w:r w:rsidR="00C8779D">
        <w:t xml:space="preserve">, </w:t>
      </w:r>
      <w:proofErr w:type="gramStart"/>
      <w:r w:rsidR="00E739E3">
        <w:t>Germany</w:t>
      </w:r>
      <w:proofErr w:type="gramEnd"/>
      <w:r w:rsidR="00E739E3">
        <w:t>).</w:t>
      </w:r>
      <w:r w:rsidR="00490211">
        <w:t xml:space="preserve"> </w:t>
      </w:r>
      <w:r w:rsidR="005147D1">
        <w:rPr>
          <w:rFonts w:eastAsia="Times New Roman" w:cs="Arial"/>
          <w:lang w:eastAsia="de-DE"/>
        </w:rPr>
        <w:t xml:space="preserve">We recorded </w:t>
      </w:r>
      <w:r w:rsidR="004207E6">
        <w:rPr>
          <w:rFonts w:eastAsia="Times New Roman" w:cs="Arial"/>
          <w:lang w:eastAsia="de-DE"/>
        </w:rPr>
        <w:t xml:space="preserve">MEPs </w:t>
      </w:r>
      <w:r w:rsidR="004858D9">
        <w:rPr>
          <w:rFonts w:eastAsia="Times New Roman" w:cs="Arial"/>
          <w:lang w:eastAsia="de-DE"/>
        </w:rPr>
        <w:t>at</w:t>
      </w:r>
      <w:r w:rsidR="00860288">
        <w:rPr>
          <w:rFonts w:eastAsia="Times New Roman" w:cs="Arial"/>
          <w:lang w:eastAsia="de-DE"/>
        </w:rPr>
        <w:t xml:space="preserve"> the extensor digitorum of the right hand</w:t>
      </w:r>
      <w:r w:rsidR="005147D1">
        <w:rPr>
          <w:rFonts w:eastAsia="Times New Roman" w:cs="Arial"/>
          <w:lang w:eastAsia="de-DE"/>
        </w:rPr>
        <w:t xml:space="preserve"> </w:t>
      </w:r>
      <w:r w:rsidR="004858D9">
        <w:rPr>
          <w:rFonts w:eastAsia="Times New Roman" w:cs="Arial"/>
          <w:lang w:eastAsia="de-DE"/>
        </w:rPr>
        <w:t xml:space="preserve">with </w:t>
      </w:r>
      <w:r w:rsidR="005147D1">
        <w:rPr>
          <w:rFonts w:eastAsia="Times New Roman" w:cs="Arial"/>
          <w:lang w:eastAsia="de-DE"/>
        </w:rPr>
        <w:t>surface electromyography</w:t>
      </w:r>
      <w:r w:rsidR="00860288">
        <w:rPr>
          <w:rFonts w:eastAsia="Times New Roman" w:cs="Arial"/>
          <w:lang w:eastAsia="de-DE"/>
        </w:rPr>
        <w:t>. The muscle was located by palpation during extension of the wrist and anatomical landmarks. The skin was cleaned using 95% ethanol and abrasive gel. We used self-adhesive electrodes (</w:t>
      </w:r>
      <w:r w:rsidR="00860288" w:rsidRPr="006730D0">
        <w:rPr>
          <w:rFonts w:eastAsia="Times New Roman" w:cs="Arial"/>
          <w:lang w:eastAsia="de-DE"/>
        </w:rPr>
        <w:t>Neuroline, Ambu, Germany</w:t>
      </w:r>
      <w:r w:rsidR="00860288">
        <w:rPr>
          <w:rFonts w:eastAsia="Times New Roman" w:cs="Arial"/>
          <w:lang w:eastAsia="de-DE"/>
        </w:rPr>
        <w:t>).</w:t>
      </w:r>
      <w:r w:rsidR="00642D74">
        <w:rPr>
          <w:rFonts w:eastAsia="Times New Roman" w:cs="Arial"/>
          <w:lang w:eastAsia="de-DE"/>
        </w:rPr>
        <w:t xml:space="preserve"> </w:t>
      </w:r>
      <w:r w:rsidR="00E739E3">
        <w:t>During the whole expe</w:t>
      </w:r>
      <w:r w:rsidR="00E739E3">
        <w:t>r</w:t>
      </w:r>
      <w:r w:rsidR="00E739E3">
        <w:t>iment, the subject was seated in a comfortable reclining chair and was told to relax his or her mu</w:t>
      </w:r>
      <w:r w:rsidR="00E739E3">
        <w:t>s</w:t>
      </w:r>
      <w:r w:rsidR="00E739E3">
        <w:t>cles.</w:t>
      </w:r>
    </w:p>
    <w:p w:rsidR="0005744F" w:rsidRPr="0005744F" w:rsidRDefault="0005744F" w:rsidP="008D3985">
      <w:pPr>
        <w:jc w:val="both"/>
        <w:rPr>
          <w:i/>
        </w:rPr>
      </w:pPr>
      <w:r w:rsidRPr="0005744F">
        <w:rPr>
          <w:i/>
        </w:rPr>
        <w:t>Hotspot Detection</w:t>
      </w:r>
    </w:p>
    <w:p w:rsidR="0005744F" w:rsidRDefault="00233643" w:rsidP="008155BF">
      <w:pPr>
        <w:jc w:val="both"/>
      </w:pPr>
      <w:r>
        <w:t xml:space="preserve">The individual hotspot for EDC representation in the right primary motor cortex was determined for each of </w:t>
      </w:r>
      <w:r w:rsidR="0040074E">
        <w:t xml:space="preserve">the </w:t>
      </w:r>
      <w:r w:rsidR="00F74F12">
        <w:t xml:space="preserve">four </w:t>
      </w:r>
      <w:r>
        <w:t>conditions prior to every mapping</w:t>
      </w:r>
      <w:r w:rsidR="00B97865">
        <w:t xml:space="preserve">. </w:t>
      </w:r>
      <w:r w:rsidR="009B634D">
        <w:t xml:space="preserve">Based on the individual´s head </w:t>
      </w:r>
      <w:r w:rsidR="007330A5">
        <w:t xml:space="preserve">anatomy, we </w:t>
      </w:r>
      <w:r w:rsidR="005A5308">
        <w:t xml:space="preserve">started stimulation at </w:t>
      </w:r>
      <w:r w:rsidR="009D133F">
        <w:t>the</w:t>
      </w:r>
      <w:r w:rsidR="001438E1">
        <w:t xml:space="preserve"> approximate</w:t>
      </w:r>
      <w:r w:rsidR="009D133F">
        <w:t xml:space="preserve"> location of the hotspot</w:t>
      </w:r>
      <w:r w:rsidR="00A762A1">
        <w:t xml:space="preserve">. </w:t>
      </w:r>
      <w:r w:rsidR="00986F66">
        <w:t xml:space="preserve">Initial stimulation intensity </w:t>
      </w:r>
      <w:r w:rsidR="0040398A">
        <w:t xml:space="preserve">was set to </w:t>
      </w:r>
      <w:r>
        <w:t xml:space="preserve">40% of maximum stimulator output </w:t>
      </w:r>
      <w:r w:rsidR="00AB1CB6">
        <w:t xml:space="preserve">(MSO) </w:t>
      </w:r>
      <w:r w:rsidR="0040398A">
        <w:t xml:space="preserve">for biphasic stimulation and </w:t>
      </w:r>
      <w:r>
        <w:t xml:space="preserve">65% of </w:t>
      </w:r>
      <w:r w:rsidR="00AB1CB6">
        <w:t xml:space="preserve">MSO </w:t>
      </w:r>
      <w:r w:rsidR="0040398A">
        <w:t xml:space="preserve">for </w:t>
      </w:r>
      <w:r>
        <w:t>monophasic</w:t>
      </w:r>
      <w:r w:rsidR="0040398A">
        <w:t xml:space="preserve"> stimulation </w:t>
      </w:r>
      <w:r w:rsidR="00832E3E">
        <w:fldChar w:fldCharType="begin"/>
      </w:r>
      <w:r w:rsidR="0040398A">
        <w:instrText xml:space="preserve"> ADDIN ZOTERO_ITEM CSL_CITATION {"citationID":"vqdvc7h74","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832E3E">
        <w:fldChar w:fldCharType="separate"/>
      </w:r>
      <w:r w:rsidR="0040398A" w:rsidRPr="0040398A">
        <w:rPr>
          <w:rFonts w:ascii="Calibri" w:hAnsi="Calibri" w:cs="Calibri"/>
        </w:rPr>
        <w:t>[2]</w:t>
      </w:r>
      <w:r w:rsidR="00832E3E">
        <w:fldChar w:fldCharType="end"/>
      </w:r>
      <w:r w:rsidR="004D1CB0">
        <w:t>.</w:t>
      </w:r>
      <w:r w:rsidR="00DE17AA">
        <w:t xml:space="preserve"> </w:t>
      </w:r>
      <w:r>
        <w:t>If no MEPs could be elicited, intensity was increased in 5% steps.</w:t>
      </w:r>
      <w:r w:rsidR="0042442B">
        <w:t xml:space="preserve">  </w:t>
      </w:r>
      <w:r w:rsidR="000A071B">
        <w:t>Coil position was adapted in a random fashion, while c</w:t>
      </w:r>
      <w:r w:rsidR="004D1CB0">
        <w:t xml:space="preserve">oil orientation was fixed based on the respective condition. </w:t>
      </w:r>
      <w:r w:rsidR="00CE46E8">
        <w:t>F</w:t>
      </w:r>
      <w:r w:rsidR="00CE46E8">
        <w:t>i</w:t>
      </w:r>
      <w:r w:rsidR="00CE46E8">
        <w:t xml:space="preserve">nally, </w:t>
      </w:r>
      <w:r w:rsidR="004D1CB0">
        <w:t>the h</w:t>
      </w:r>
      <w:r>
        <w:t xml:space="preserve">otspot </w:t>
      </w:r>
      <w:r w:rsidR="00B55299">
        <w:t xml:space="preserve">of each condition </w:t>
      </w:r>
      <w:r w:rsidR="00410392">
        <w:t xml:space="preserve">was </w:t>
      </w:r>
      <w:r>
        <w:t>defined as the spot eliciting the highest MEP with short</w:t>
      </w:r>
      <w:r w:rsidR="00410392">
        <w:t>est</w:t>
      </w:r>
      <w:r>
        <w:t xml:space="preserve"> latency</w:t>
      </w:r>
      <w:r w:rsidR="00410392">
        <w:t xml:space="preserve"> for a given stimulation intensity</w:t>
      </w:r>
      <w:r>
        <w:t>.</w:t>
      </w:r>
    </w:p>
    <w:p w:rsidR="00BA534A" w:rsidRPr="0005744F" w:rsidRDefault="0005744F" w:rsidP="008155BF">
      <w:pPr>
        <w:jc w:val="both"/>
        <w:rPr>
          <w:i/>
        </w:rPr>
      </w:pPr>
      <w:r w:rsidRPr="0005744F">
        <w:rPr>
          <w:i/>
        </w:rPr>
        <w:t>Resting Motor Threshold</w:t>
      </w:r>
    </w:p>
    <w:p w:rsidR="000A071B" w:rsidRDefault="008155BF" w:rsidP="008155BF">
      <w:pPr>
        <w:jc w:val="both"/>
      </w:pPr>
      <w:r>
        <w:t xml:space="preserve">At this spot the resting motor threshold (RMT) was determined </w:t>
      </w:r>
      <w:bookmarkStart w:id="3" w:name="OLE_LINK3"/>
      <w:r>
        <w:t xml:space="preserve">with the relative frequency method </w:t>
      </w:r>
      <w:r w:rsidR="00832E3E">
        <w:fldChar w:fldCharType="begin"/>
      </w:r>
      <w:r>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832E3E">
        <w:fldChar w:fldCharType="separate"/>
      </w:r>
      <w:r w:rsidRPr="008155BF">
        <w:rPr>
          <w:rFonts w:ascii="Calibri" w:hAnsi="Calibri" w:cs="Calibri"/>
        </w:rPr>
        <w:t>[3]</w:t>
      </w:r>
      <w:r w:rsidR="00832E3E">
        <w:fldChar w:fldCharType="end"/>
      </w:r>
      <w:bookmarkEnd w:id="3"/>
      <w:r>
        <w:t xml:space="preserve">, </w:t>
      </w:r>
      <w:r w:rsidR="000C3468">
        <w:t xml:space="preserve">i.e. </w:t>
      </w:r>
      <w:r>
        <w:t xml:space="preserve">RMT </w:t>
      </w:r>
      <w:r w:rsidR="000C3468">
        <w:t xml:space="preserve">was defined as </w:t>
      </w:r>
      <w:r>
        <w:t xml:space="preserve">the stimulator intensity at which 5 out of 10 stimuli would elicit </w:t>
      </w:r>
      <w:r w:rsidR="00082260">
        <w:t xml:space="preserve">an </w:t>
      </w:r>
      <w:r>
        <w:t>MEP</w:t>
      </w:r>
      <w:r w:rsidR="00082260">
        <w:t xml:space="preserve"> with an amplitude larger than </w:t>
      </w:r>
      <w:r>
        <w:t>50</w:t>
      </w:r>
      <w:r w:rsidR="009C4A7F">
        <w:t xml:space="preserve"> </w:t>
      </w:r>
      <w:r>
        <w:t>µV</w:t>
      </w:r>
      <w:r w:rsidR="000C3468">
        <w:t>pp</w:t>
      </w:r>
      <w:r>
        <w:t xml:space="preserve">. </w:t>
      </w:r>
    </w:p>
    <w:p w:rsidR="002D16F9" w:rsidRPr="002D16F9" w:rsidRDefault="002D16F9" w:rsidP="008155BF">
      <w:pPr>
        <w:jc w:val="both"/>
        <w:rPr>
          <w:i/>
        </w:rPr>
      </w:pPr>
      <w:r w:rsidRPr="002D16F9">
        <w:rPr>
          <w:i/>
        </w:rPr>
        <w:t>Mapping</w:t>
      </w:r>
      <w:r w:rsidR="00D35BD5">
        <w:rPr>
          <w:i/>
        </w:rPr>
        <w:t xml:space="preserve"> Grid</w:t>
      </w:r>
    </w:p>
    <w:p w:rsidR="00B83CE7" w:rsidRDefault="00F43EA7" w:rsidP="00B83CE7">
      <w:pPr>
        <w:jc w:val="both"/>
      </w:pPr>
      <w:r>
        <w:t xml:space="preserve">For </w:t>
      </w:r>
      <w:r w:rsidR="00E120CD">
        <w:t xml:space="preserve">mapping, </w:t>
      </w:r>
      <w:r>
        <w:t>a grid was created via Localite with its center 1cm anterior of the previously detected hotspot.</w:t>
      </w:r>
      <w:r w:rsidR="00F145F7">
        <w:t xml:space="preserve"> In steps of 0.5 cm, </w:t>
      </w:r>
      <w:r w:rsidR="006A40DD">
        <w:t>we set 7 x 15 grid points.</w:t>
      </w:r>
      <w:r w:rsidR="006A40DD" w:rsidRPr="006A40DD">
        <w:t xml:space="preserve"> </w:t>
      </w:r>
      <w:r w:rsidR="006A40DD">
        <w:t xml:space="preserve">This resulted in a </w:t>
      </w:r>
      <w:r w:rsidR="00FF3734">
        <w:t xml:space="preserve">3 cm wide </w:t>
      </w:r>
      <w:r w:rsidR="006A40DD">
        <w:t>grid span</w:t>
      </w:r>
      <w:r w:rsidR="00405633">
        <w:t>ning</w:t>
      </w:r>
      <w:r w:rsidR="006A40DD">
        <w:t xml:space="preserve"> 4.5 cm anterior and 2.5 cm posterior to the</w:t>
      </w:r>
      <w:r w:rsidR="00FF3734">
        <w:t xml:space="preserve"> hotspot</w:t>
      </w:r>
      <w:r w:rsidR="006A40DD">
        <w:t xml:space="preserve">. At each </w:t>
      </w:r>
      <w:r w:rsidR="00C705F9">
        <w:t xml:space="preserve">of the 105 </w:t>
      </w:r>
      <w:r w:rsidR="006A40DD">
        <w:t>grid point</w:t>
      </w:r>
      <w:r w:rsidR="00C705F9">
        <w:t>s</w:t>
      </w:r>
      <w:r w:rsidR="006A40DD">
        <w:t>, 3 stimuli were a</w:t>
      </w:r>
      <w:r w:rsidR="006A40DD">
        <w:t>p</w:t>
      </w:r>
      <w:r w:rsidR="00AB4534">
        <w:lastRenderedPageBreak/>
        <w:t>plied.</w:t>
      </w:r>
      <w:r w:rsidR="006A40DD">
        <w:t xml:space="preserve"> </w:t>
      </w:r>
      <w:r w:rsidR="00AB4534">
        <w:t xml:space="preserve">This </w:t>
      </w:r>
      <w:r w:rsidR="006A40DD">
        <w:t>result</w:t>
      </w:r>
      <w:r w:rsidR="00AB4534">
        <w:t xml:space="preserve">ed </w:t>
      </w:r>
      <w:r w:rsidR="006A40DD">
        <w:t>in an average of 15 Stimuli/cm</w:t>
      </w:r>
      <w:r w:rsidR="006A40DD">
        <w:rPr>
          <w:vertAlign w:val="superscript"/>
        </w:rPr>
        <w:t>2</w:t>
      </w:r>
      <w:r w:rsidR="006A40DD">
        <w:t xml:space="preserve">.  </w:t>
      </w:r>
      <w:r w:rsidR="002D08E7">
        <w:t>The mapping was carried out for each stimul</w:t>
      </w:r>
      <w:r w:rsidR="002D08E7">
        <w:t>a</w:t>
      </w:r>
      <w:r w:rsidR="002D08E7">
        <w:t xml:space="preserve">tion condition with 110% of </w:t>
      </w:r>
      <w:r w:rsidR="00095206">
        <w:t xml:space="preserve">the </w:t>
      </w:r>
      <w:r w:rsidR="002D08E7">
        <w:t>RMT</w:t>
      </w:r>
      <w:r w:rsidR="00095206">
        <w:t xml:space="preserve"> of the primary target</w:t>
      </w:r>
      <w:r w:rsidR="002D08E7">
        <w:t>.</w:t>
      </w:r>
      <w:r w:rsidR="00B83CE7" w:rsidRPr="00B83CE7">
        <w:t xml:space="preserve"> </w:t>
      </w:r>
      <w:r w:rsidR="00B83CE7">
        <w:t>We had to remove 6 measurements for technical reasons, resulting in</w:t>
      </w:r>
      <w:r w:rsidR="0036652C">
        <w:t xml:space="preserve"> 46 total and </w:t>
      </w:r>
      <w:r w:rsidR="00B83CE7">
        <w:t>11 to 13 maps for each of the four conditions.</w:t>
      </w:r>
    </w:p>
    <w:p w:rsidR="00C72C69" w:rsidRPr="0063131E" w:rsidRDefault="0063131E" w:rsidP="00F43EA7">
      <w:pPr>
        <w:jc w:val="both"/>
        <w:rPr>
          <w:i/>
        </w:rPr>
      </w:pPr>
      <w:r w:rsidRPr="0063131E">
        <w:rPr>
          <w:i/>
        </w:rPr>
        <w:t>Input-Output-Curves</w:t>
      </w:r>
    </w:p>
    <w:p w:rsidR="00B83CE7" w:rsidRDefault="0063131E" w:rsidP="00B83CE7">
      <w:pPr>
        <w:jc w:val="both"/>
      </w:pPr>
      <w:r>
        <w:t xml:space="preserve">After mapping, we selected the </w:t>
      </w:r>
      <w:r w:rsidR="00F43EA7">
        <w:t>point in the grid with the highest MEP averaged over 3 stimuli</w:t>
      </w:r>
      <w:r>
        <w:t xml:space="preserve"> (</w:t>
      </w:r>
      <w:r w:rsidR="00BD487C">
        <w:t>pr</w:t>
      </w:r>
      <w:r w:rsidR="00BD487C">
        <w:t>i</w:t>
      </w:r>
      <w:r w:rsidR="00BD487C">
        <w:t>mary target</w:t>
      </w:r>
      <w:r>
        <w:t xml:space="preserve">) and identified the </w:t>
      </w:r>
      <w:r w:rsidR="00F43EA7">
        <w:t>most anterior point eliciting any MEP</w:t>
      </w:r>
      <w:r>
        <w:t xml:space="preserve"> (</w:t>
      </w:r>
      <w:r w:rsidR="00BD487C">
        <w:t>anterior target</w:t>
      </w:r>
      <w:r>
        <w:t xml:space="preserve">). </w:t>
      </w:r>
      <w:r w:rsidR="00E739E3">
        <w:t xml:space="preserve">To </w:t>
      </w:r>
      <w:r w:rsidR="009418C2">
        <w:t xml:space="preserve">assess </w:t>
      </w:r>
      <w:r w:rsidR="00E739E3">
        <w:t>di</w:t>
      </w:r>
      <w:r w:rsidR="00E739E3">
        <w:t>f</w:t>
      </w:r>
      <w:r w:rsidR="00E739E3">
        <w:t>ferences in the</w:t>
      </w:r>
      <w:r w:rsidR="00704997">
        <w:t xml:space="preserve"> respective</w:t>
      </w:r>
      <w:r w:rsidR="00E739E3">
        <w:t xml:space="preserve"> neu</w:t>
      </w:r>
      <w:r w:rsidR="00704997">
        <w:t xml:space="preserve">ronal structures, we measured the </w:t>
      </w:r>
      <w:r w:rsidR="009418C2">
        <w:t>s</w:t>
      </w:r>
      <w:r w:rsidR="00E739E3">
        <w:t>timulus</w:t>
      </w:r>
      <w:r w:rsidR="009418C2">
        <w:t>-r</w:t>
      </w:r>
      <w:r w:rsidR="00E739E3">
        <w:t>esponse-</w:t>
      </w:r>
      <w:r w:rsidR="009418C2">
        <w:t>c</w:t>
      </w:r>
      <w:r w:rsidR="00E739E3">
        <w:t xml:space="preserve">urve </w:t>
      </w:r>
      <w:r w:rsidR="00704997">
        <w:t xml:space="preserve">at each </w:t>
      </w:r>
      <w:r w:rsidR="00BD487C">
        <w:t>target. We stimulated with 7 intensities ranging from 90% - 150% of the respective RMT in steps of 10%, delivering 10 stimuli per intensity.  The order of stimulation intensities was randomized within each subject. Consider that 150% of 67% MSO is 100%, suggesting that at RMT higher than 67%, we would not be able to sample for high intensities. To be able to adequately sample the complete i</w:t>
      </w:r>
      <w:r w:rsidR="00BD487C">
        <w:t>n</w:t>
      </w:r>
      <w:r w:rsidR="00BD487C">
        <w:t xml:space="preserve">put-output curve, we therefore used the following procedure. If the RMT at the primary </w:t>
      </w:r>
      <w:r w:rsidR="00910DCE">
        <w:t xml:space="preserve">target </w:t>
      </w:r>
      <w:r w:rsidR="00BD487C">
        <w:t>was above 67% MSO</w:t>
      </w:r>
      <w:r w:rsidR="00A8721E">
        <w:t xml:space="preserve">, we </w:t>
      </w:r>
      <w:r w:rsidR="003E32D0">
        <w:t xml:space="preserve">calculated </w:t>
      </w:r>
      <w:r w:rsidR="005321F6">
        <w:t>the stimulation intensities for primary and anterior target relative to 67% MSO.</w:t>
      </w:r>
      <w:r w:rsidR="00910DCE">
        <w:t xml:space="preserve"> If RMT at the primary target was below 67%, </w:t>
      </w:r>
      <w:r w:rsidR="00C278CC">
        <w:t xml:space="preserve">we </w:t>
      </w:r>
      <w:r w:rsidR="006E45B1">
        <w:t>determined</w:t>
      </w:r>
      <w:r w:rsidR="00C278CC">
        <w:t xml:space="preserve"> the RMT for the anterior target </w:t>
      </w:r>
      <w:r w:rsidR="004C61FD">
        <w:t xml:space="preserve">with the relative frequency method </w:t>
      </w:r>
      <w:r w:rsidR="00832E3E">
        <w:fldChar w:fldCharType="begin"/>
      </w:r>
      <w:r w:rsidR="004C61FD">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832E3E">
        <w:fldChar w:fldCharType="separate"/>
      </w:r>
      <w:r w:rsidR="004C61FD" w:rsidRPr="008155BF">
        <w:rPr>
          <w:rFonts w:ascii="Calibri" w:hAnsi="Calibri" w:cs="Calibri"/>
        </w:rPr>
        <w:t>[3]</w:t>
      </w:r>
      <w:r w:rsidR="00832E3E">
        <w:fldChar w:fldCharType="end"/>
      </w:r>
      <w:r w:rsidR="009C557F">
        <w:t>, and used distinct stimulation</w:t>
      </w:r>
      <w:r w:rsidR="0042497E">
        <w:t xml:space="preserve"> </w:t>
      </w:r>
      <w:r w:rsidR="009C557F">
        <w:t xml:space="preserve">intensities for primary and anterior target. </w:t>
      </w:r>
      <w:r w:rsidR="00EF5AC1">
        <w:t xml:space="preserve"> </w:t>
      </w:r>
      <w:bookmarkEnd w:id="0"/>
      <w:r w:rsidR="00D52368">
        <w:t xml:space="preserve">We had to remove 15 </w:t>
      </w:r>
      <w:r w:rsidR="00BB1FAF">
        <w:t xml:space="preserve">measurements </w:t>
      </w:r>
      <w:r w:rsidR="00A177E2">
        <w:t xml:space="preserve">for </w:t>
      </w:r>
      <w:r w:rsidR="000E1C23">
        <w:t xml:space="preserve">technical </w:t>
      </w:r>
      <w:r w:rsidR="00A177E2">
        <w:t>reasons</w:t>
      </w:r>
      <w:r w:rsidR="000E1C23">
        <w:t xml:space="preserve">, resulting </w:t>
      </w:r>
      <w:r w:rsidR="00B66BD9">
        <w:t xml:space="preserve">in </w:t>
      </w:r>
      <w:r w:rsidR="0036652C">
        <w:t xml:space="preserve">89 total and </w:t>
      </w:r>
      <w:r w:rsidR="002255D1">
        <w:t>10</w:t>
      </w:r>
      <w:r w:rsidR="00B66BD9">
        <w:t xml:space="preserve"> to </w:t>
      </w:r>
      <w:r w:rsidR="002255D1">
        <w:t xml:space="preserve">13 input-output curve measurements </w:t>
      </w:r>
      <w:r w:rsidR="00B83CE7">
        <w:t>for each of the eight conditions.</w:t>
      </w:r>
    </w:p>
    <w:p w:rsidR="007225B3" w:rsidRDefault="0017752B" w:rsidP="005A7F8A">
      <w:pPr>
        <w:jc w:val="both"/>
        <w:rPr>
          <w:i/>
        </w:rPr>
      </w:pPr>
      <w:r w:rsidRPr="0017752B">
        <w:rPr>
          <w:i/>
        </w:rPr>
        <w:t>Signal Processing</w:t>
      </w:r>
    </w:p>
    <w:p w:rsidR="0017752B" w:rsidRDefault="00CD672C" w:rsidP="005A7F8A">
      <w:pPr>
        <w:jc w:val="both"/>
      </w:pPr>
      <w:r>
        <w:t xml:space="preserve">For </w:t>
      </w:r>
      <w:r w:rsidR="002B5802">
        <w:t>a</w:t>
      </w:r>
      <w:r w:rsidR="00697D66">
        <w:t xml:space="preserve">ll </w:t>
      </w:r>
      <w:r>
        <w:t xml:space="preserve">MEPs, latency and amplitude were </w:t>
      </w:r>
      <w:r w:rsidR="002B5802">
        <w:t xml:space="preserve">estimated </w:t>
      </w:r>
      <w:r>
        <w:t xml:space="preserve">automatically </w:t>
      </w:r>
      <w:r w:rsidR="002B5802">
        <w:t>offline</w:t>
      </w:r>
      <w:r>
        <w:t>,</w:t>
      </w:r>
      <w:r w:rsidR="002B5802">
        <w:t xml:space="preserve"> using costum-written MatLab functions. Additionally, all trials </w:t>
      </w:r>
      <w:r w:rsidR="00697D66">
        <w:t>were visually inspect</w:t>
      </w:r>
      <w:r w:rsidR="002B5802">
        <w:t>ed for correctness of the estimation</w:t>
      </w:r>
      <w:r w:rsidR="00173CC8">
        <w:t xml:space="preserve">. </w:t>
      </w:r>
      <w:r w:rsidR="00521910">
        <w:t>Incorrect estimates were corrected, and a</w:t>
      </w:r>
      <w:r w:rsidR="00697D66">
        <w:t>rtifacted trials were reject</w:t>
      </w:r>
      <w:r w:rsidR="002B5802">
        <w:t xml:space="preserve">ed. </w:t>
      </w:r>
      <w:r w:rsidR="00AD57D6">
        <w:t>Latency and amplitude were averaged f</w:t>
      </w:r>
      <w:r w:rsidR="002D2D58">
        <w:t>or each grid point and</w:t>
      </w:r>
      <w:r w:rsidR="005E1107">
        <w:t xml:space="preserve"> for</w:t>
      </w:r>
      <w:r w:rsidR="002D2D58">
        <w:t xml:space="preserve"> </w:t>
      </w:r>
      <w:r w:rsidR="00AD57D6">
        <w:t xml:space="preserve">each </w:t>
      </w:r>
      <w:r w:rsidR="002D2D58">
        <w:t xml:space="preserve">intensity </w:t>
      </w:r>
      <w:r w:rsidR="005E1107">
        <w:t>level</w:t>
      </w:r>
      <w:r w:rsidR="000D4277">
        <w:t>.</w:t>
      </w:r>
      <w:r w:rsidR="005827CC">
        <w:t xml:space="preserve"> </w:t>
      </w:r>
      <w:r w:rsidR="00D37F5B">
        <w:t>For in</w:t>
      </w:r>
      <w:r w:rsidR="006A5634">
        <w:t>put-output-</w:t>
      </w:r>
      <w:r w:rsidR="00D37F5B">
        <w:t>curve assessment, w</w:t>
      </w:r>
      <w:r w:rsidR="00733ABA">
        <w:t>e also processed t</w:t>
      </w:r>
      <w:r w:rsidR="006B4D39">
        <w:t>he time-course of MEP</w:t>
      </w:r>
      <w:r w:rsidR="000A61A6">
        <w:t>s</w:t>
      </w:r>
      <w:r w:rsidR="00364345">
        <w:t xml:space="preserve"> from 5 to 60ms after the TMS pulse</w:t>
      </w:r>
      <w:r w:rsidR="00587CB0">
        <w:t xml:space="preserve">. The raw </w:t>
      </w:r>
      <w:r w:rsidR="0054130C">
        <w:t xml:space="preserve">time-course </w:t>
      </w:r>
      <w:r w:rsidR="00587CB0">
        <w:t xml:space="preserve">was </w:t>
      </w:r>
      <w:r w:rsidR="006E01AB">
        <w:t xml:space="preserve">detrended and </w:t>
      </w:r>
      <w:r w:rsidR="007232E3">
        <w:t xml:space="preserve">baselined </w:t>
      </w:r>
      <w:r w:rsidR="00911D21">
        <w:t xml:space="preserve">in reference to </w:t>
      </w:r>
      <w:r w:rsidR="007232E3">
        <w:t xml:space="preserve">the period </w:t>
      </w:r>
      <w:r w:rsidR="00F556EE">
        <w:t xml:space="preserve">from </w:t>
      </w:r>
      <w:r w:rsidR="0006401F">
        <w:t>5</w:t>
      </w:r>
      <w:r w:rsidR="00771213">
        <w:t xml:space="preserve"> to 1</w:t>
      </w:r>
      <w:r w:rsidR="0006401F">
        <w:t>7</w:t>
      </w:r>
      <w:r w:rsidR="00771213">
        <w:t xml:space="preserve"> ms after the </w:t>
      </w:r>
      <w:r w:rsidR="00BA4E22">
        <w:t>TMS</w:t>
      </w:r>
      <w:r w:rsidR="00700B5F">
        <w:t xml:space="preserve"> pulse</w:t>
      </w:r>
      <w:r w:rsidR="00BA4E22">
        <w:t xml:space="preserve">. </w:t>
      </w:r>
    </w:p>
    <w:p w:rsidR="0017752B" w:rsidRPr="0017752B" w:rsidRDefault="0017752B" w:rsidP="005A7F8A">
      <w:pPr>
        <w:jc w:val="both"/>
        <w:rPr>
          <w:i/>
        </w:rPr>
      </w:pPr>
      <w:r w:rsidRPr="0017752B">
        <w:rPr>
          <w:i/>
        </w:rPr>
        <w:t>Statistical Analysi</w:t>
      </w:r>
      <w:r>
        <w:rPr>
          <w:i/>
        </w:rPr>
        <w:t>s</w:t>
      </w:r>
    </w:p>
    <w:p w:rsidR="00BA3E71" w:rsidRDefault="00487246" w:rsidP="00F11C91">
      <w:pPr>
        <w:jc w:val="both"/>
      </w:pPr>
      <w:r>
        <w:t xml:space="preserve">Regarding the input-output-curve, we calculated the influence of the categorical factors coil </w:t>
      </w:r>
      <w:r w:rsidR="0031639D">
        <w:rPr>
          <w:smallCaps/>
        </w:rPr>
        <w:t>Orient</w:t>
      </w:r>
      <w:r w:rsidR="0031639D">
        <w:rPr>
          <w:smallCaps/>
        </w:rPr>
        <w:t>a</w:t>
      </w:r>
      <w:r w:rsidR="0031639D">
        <w:rPr>
          <w:smallCaps/>
        </w:rPr>
        <w:t>tion</w:t>
      </w:r>
      <w:r w:rsidR="0031639D">
        <w:t xml:space="preserve"> </w:t>
      </w:r>
      <w:r>
        <w:t xml:space="preserve">(90° vs. 45°) and stimulus </w:t>
      </w:r>
      <w:r w:rsidR="0031639D">
        <w:rPr>
          <w:smallCaps/>
        </w:rPr>
        <w:t xml:space="preserve">Waveform </w:t>
      </w:r>
      <w:r>
        <w:t xml:space="preserve">(biphasic vs. monophasic) as well as </w:t>
      </w:r>
      <w:r w:rsidR="0031639D" w:rsidRPr="0031639D">
        <w:rPr>
          <w:smallCaps/>
        </w:rPr>
        <w:t>Target</w:t>
      </w:r>
      <w:r>
        <w:t xml:space="preserve"> (M1 vs. NPMA) on latency and amplitude, accounting for interactions between the three factors and </w:t>
      </w:r>
      <w:r w:rsidR="0031639D" w:rsidRPr="0031639D">
        <w:rPr>
          <w:smallCaps/>
        </w:rPr>
        <w:t>Subject</w:t>
      </w:r>
      <w:r>
        <w:t xml:space="preserve"> as a random factor. This test was performed for each stimulus-intensity. For the time-course, we pe</w:t>
      </w:r>
      <w:r>
        <w:t>r</w:t>
      </w:r>
      <w:r>
        <w:t>formed this analysis additionally for every time-point.</w:t>
      </w:r>
      <w:r w:rsidR="00EF5AC1">
        <w:t xml:space="preserve"> We also calculated the </w:t>
      </w:r>
      <w:r w:rsidR="00BA3171">
        <w:t xml:space="preserve">influence of </w:t>
      </w:r>
      <w:r w:rsidR="00BA3171" w:rsidRPr="0031639D">
        <w:rPr>
          <w:smallCaps/>
        </w:rPr>
        <w:t>Target</w:t>
      </w:r>
      <w:r w:rsidR="00BA3171">
        <w:t xml:space="preserve"> on measured </w:t>
      </w:r>
      <w:r w:rsidR="00EF5AC1">
        <w:t xml:space="preserve">RMT between anterior and primary target using an analysis of variance, accounting for </w:t>
      </w:r>
      <w:r w:rsidR="00EF5AC1" w:rsidRPr="0031639D">
        <w:rPr>
          <w:smallCaps/>
        </w:rPr>
        <w:t>Subject</w:t>
      </w:r>
      <w:r w:rsidR="00EF5AC1">
        <w:t xml:space="preserve"> as a random factor.</w:t>
      </w:r>
      <w:r w:rsidR="00BA3E71">
        <w:t xml:space="preserve"> </w:t>
      </w:r>
    </w:p>
    <w:p w:rsidR="00DD67AB" w:rsidRDefault="00C86DBF" w:rsidP="00F11C91">
      <w:pPr>
        <w:jc w:val="both"/>
      </w:pPr>
      <w:r>
        <w:t xml:space="preserve">Regarding the mapping, </w:t>
      </w:r>
      <w:r w:rsidR="007D68AF">
        <w:t>w</w:t>
      </w:r>
      <w:r w:rsidR="00D756B9">
        <w:t>e</w:t>
      </w:r>
      <w:r w:rsidR="008023C8">
        <w:t xml:space="preserve"> calculated the influence of the </w:t>
      </w:r>
      <w:r w:rsidR="00363FE1">
        <w:t xml:space="preserve">categorical </w:t>
      </w:r>
      <w:r w:rsidR="008023C8">
        <w:t xml:space="preserve">factors </w:t>
      </w:r>
      <w:r w:rsidR="001E5FB8">
        <w:t xml:space="preserve">coil </w:t>
      </w:r>
      <w:r w:rsidR="0031639D">
        <w:rPr>
          <w:smallCaps/>
        </w:rPr>
        <w:t>Orientation</w:t>
      </w:r>
      <w:r w:rsidR="0031639D">
        <w:t xml:space="preserve"> </w:t>
      </w:r>
      <w:r w:rsidR="008023C8">
        <w:t xml:space="preserve">and </w:t>
      </w:r>
      <w:r w:rsidR="00FC31EC">
        <w:t xml:space="preserve">stimulus </w:t>
      </w:r>
      <w:r w:rsidR="0031639D">
        <w:rPr>
          <w:smallCaps/>
        </w:rPr>
        <w:t xml:space="preserve">Waveform </w:t>
      </w:r>
      <w:r w:rsidR="00840C6E">
        <w:t xml:space="preserve">on </w:t>
      </w:r>
      <w:r w:rsidR="00ED260C">
        <w:t xml:space="preserve">resting motor threshold, </w:t>
      </w:r>
      <w:r w:rsidR="00840C6E">
        <w:t xml:space="preserve">latency and amplitude, accounting for </w:t>
      </w:r>
      <w:r w:rsidR="00152237">
        <w:t xml:space="preserve">interactions between the two factors </w:t>
      </w:r>
      <w:r w:rsidR="00C02781">
        <w:t xml:space="preserve">and </w:t>
      </w:r>
      <w:r w:rsidR="0031639D" w:rsidRPr="0031639D">
        <w:rPr>
          <w:smallCaps/>
        </w:rPr>
        <w:t>Subject</w:t>
      </w:r>
      <w:r w:rsidR="0031639D">
        <w:t xml:space="preserve"> </w:t>
      </w:r>
      <w:r w:rsidR="00840C6E">
        <w:t>as a random factor</w:t>
      </w:r>
      <w:r w:rsidR="00A55D09">
        <w:t xml:space="preserve">. This test was performed </w:t>
      </w:r>
      <w:r w:rsidR="00A15C41">
        <w:t>for each grid-point</w:t>
      </w:r>
      <w:r w:rsidR="00840C6E">
        <w:t>.</w:t>
      </w:r>
      <w:r w:rsidR="0014058D">
        <w:t xml:space="preserve"> </w:t>
      </w:r>
      <w:r w:rsidR="006978A8">
        <w:t xml:space="preserve">The statistical significance of the influence </w:t>
      </w:r>
      <w:r w:rsidR="00A54CA2">
        <w:t xml:space="preserve">of the factors on latency and amplitude </w:t>
      </w:r>
      <w:r w:rsidR="006978A8">
        <w:t xml:space="preserve">was </w:t>
      </w:r>
      <w:r w:rsidR="00A54CA2">
        <w:t xml:space="preserve">additionally </w:t>
      </w:r>
      <w:r w:rsidR="002755C7">
        <w:t xml:space="preserve">estimated by contrasting the model coefficients with </w:t>
      </w:r>
      <w:r w:rsidR="006978A8">
        <w:t xml:space="preserve">a permutation analysis using </w:t>
      </w:r>
      <w:r w:rsidR="008356AC">
        <w:t>1000 repetitions</w:t>
      </w:r>
      <w:r w:rsidR="00C33E01">
        <w:t xml:space="preserve">. </w:t>
      </w:r>
      <w:r w:rsidR="00A337F4">
        <w:t>For assessment of the topology</w:t>
      </w:r>
      <w:r w:rsidR="00C33E01">
        <w:t>, we additionally performed a cluster-based permutation</w:t>
      </w:r>
      <w:r w:rsidR="0095289A">
        <w:t xml:space="preserve"> </w:t>
      </w:r>
      <w:r w:rsidR="00C33E01">
        <w:t>analysis</w:t>
      </w:r>
      <w:r w:rsidR="0095289A">
        <w:t xml:space="preserve"> </w:t>
      </w:r>
      <w:r w:rsidR="00F11C91">
        <w:t xml:space="preserve">based on the </w:t>
      </w:r>
      <w:r w:rsidR="0095289A">
        <w:t xml:space="preserve">sum of coefficients of </w:t>
      </w:r>
      <w:r w:rsidR="00F11C91">
        <w:t>neighboring significant</w:t>
      </w:r>
      <w:r w:rsidR="0095289A">
        <w:t xml:space="preserve"> grid points. </w:t>
      </w:r>
      <w:r w:rsidR="00522BD7">
        <w:t xml:space="preserve"> </w:t>
      </w:r>
      <w:r w:rsidR="006363C0">
        <w:t>The significance threshold was set to 5% f</w:t>
      </w:r>
      <w:r w:rsidR="0095289A">
        <w:t>or all statistical tests</w:t>
      </w:r>
      <w:r w:rsidR="008356AC">
        <w:t xml:space="preserve">. </w:t>
      </w:r>
    </w:p>
    <w:p w:rsidR="008023C8" w:rsidRPr="00ED2A99" w:rsidRDefault="00ED2A99">
      <w:pPr>
        <w:jc w:val="both"/>
        <w:rPr>
          <w:b/>
        </w:rPr>
      </w:pPr>
      <w:r w:rsidRPr="00ED2A99">
        <w:rPr>
          <w:b/>
        </w:rPr>
        <w:t>Results</w:t>
      </w:r>
    </w:p>
    <w:p w:rsidR="008E3EC1" w:rsidRDefault="008E3EC1" w:rsidP="008E3EC1">
      <w:pPr>
        <w:jc w:val="both"/>
        <w:rPr>
          <w:i/>
        </w:rPr>
      </w:pPr>
      <w:r w:rsidRPr="0005744F">
        <w:rPr>
          <w:i/>
        </w:rPr>
        <w:lastRenderedPageBreak/>
        <w:t>Hotspot Detection</w:t>
      </w:r>
    </w:p>
    <w:p w:rsidR="0095502A" w:rsidRDefault="008300AC" w:rsidP="005F4FF9">
      <w:pPr>
        <w:jc w:val="both"/>
      </w:pPr>
      <w:r>
        <w:t xml:space="preserve">The </w:t>
      </w:r>
      <w:r w:rsidR="005F4FF9">
        <w:t xml:space="preserve">average position of the hotspot </w:t>
      </w:r>
      <w:r>
        <w:t xml:space="preserve">across subjects </w:t>
      </w:r>
      <w:r w:rsidR="005F4FF9">
        <w:t xml:space="preserve">used </w:t>
      </w:r>
      <w:r>
        <w:t xml:space="preserve">for </w:t>
      </w:r>
      <w:r w:rsidR="005F4FF9">
        <w:t xml:space="preserve">the definition of the two-dimensional mapping grid origin </w:t>
      </w:r>
      <w:r>
        <w:t xml:space="preserve">was centered on </w:t>
      </w:r>
      <w:r w:rsidR="005F4FF9">
        <w:t>X = -36.9, Y = -18.6</w:t>
      </w:r>
      <w:r>
        <w:t xml:space="preserve">. </w:t>
      </w:r>
      <w:r w:rsidR="00B83D76">
        <w:t>We</w:t>
      </w:r>
      <w:r w:rsidR="0095087F">
        <w:t xml:space="preserve"> found </w:t>
      </w:r>
      <w:r w:rsidR="005F4FF9">
        <w:t xml:space="preserve">no significant differences </w:t>
      </w:r>
      <w:r w:rsidR="00A12ACE">
        <w:t>(t(12) = [0.19</w:t>
      </w:r>
      <w:r w:rsidR="00B83D76">
        <w:t>,  0.39], p = [0.8</w:t>
      </w:r>
      <w:r w:rsidR="00252B0B">
        <w:t>5</w:t>
      </w:r>
      <w:r w:rsidR="00B83D76">
        <w:t xml:space="preserve">, 0.70]) to the </w:t>
      </w:r>
      <w:r w:rsidR="008F137D">
        <w:t>position</w:t>
      </w:r>
      <w:r w:rsidR="00B83D76" w:rsidRPr="00B83D76">
        <w:t xml:space="preserve"> </w:t>
      </w:r>
      <w:r w:rsidR="00B83D76">
        <w:t xml:space="preserve">from M1 as established in literature </w:t>
      </w:r>
      <w:r w:rsidR="00832E3E">
        <w:fldChar w:fldCharType="begin"/>
      </w:r>
      <w:r w:rsidR="00B83D76">
        <w:instrText xml:space="preserve"> ADDIN ZOTERO_ITEM CSL_CITATION {"citationID":"ha02kvptq","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832E3E">
        <w:fldChar w:fldCharType="separate"/>
      </w:r>
      <w:r w:rsidR="00B83D76" w:rsidRPr="00EF3284">
        <w:rPr>
          <w:rFonts w:ascii="Calibri" w:hAnsi="Calibri" w:cs="Calibri"/>
        </w:rPr>
        <w:t>[4]</w:t>
      </w:r>
      <w:r w:rsidR="00832E3E">
        <w:fldChar w:fldCharType="end"/>
      </w:r>
      <w:r w:rsidR="005F4FF9">
        <w:t>.</w:t>
      </w:r>
      <w:r w:rsidR="00A30EFE">
        <w:t xml:space="preserve"> This suggests that, as designed, the </w:t>
      </w:r>
      <w:r w:rsidR="00B3166C">
        <w:t xml:space="preserve">average </w:t>
      </w:r>
      <w:r w:rsidR="00AB428B">
        <w:t xml:space="preserve">grid origin was 1 cm anterior to M1. </w:t>
      </w:r>
      <w:r w:rsidR="006B6ECB">
        <w:t xml:space="preserve"> </w:t>
      </w:r>
    </w:p>
    <w:p w:rsidR="008E3EC1" w:rsidRDefault="008E3EC1" w:rsidP="008E3EC1">
      <w:pPr>
        <w:jc w:val="both"/>
        <w:rPr>
          <w:i/>
        </w:rPr>
      </w:pPr>
      <w:r w:rsidRPr="002D16F9">
        <w:rPr>
          <w:i/>
        </w:rPr>
        <w:t>Mapping</w:t>
      </w:r>
      <w:r>
        <w:rPr>
          <w:i/>
        </w:rPr>
        <w:t xml:space="preserve"> Grid</w:t>
      </w:r>
    </w:p>
    <w:p w:rsidR="000B55FC" w:rsidRPr="000B55FC" w:rsidRDefault="00C517EA" w:rsidP="008E3EC1">
      <w:pPr>
        <w:jc w:val="both"/>
      </w:pPr>
      <w:r>
        <w:t xml:space="preserve">The average stimulation intensity used for mapping was </w:t>
      </w:r>
      <w:r w:rsidR="0038033D">
        <w:t xml:space="preserve">significantly different for </w:t>
      </w:r>
      <w:r w:rsidR="0038033D" w:rsidRPr="0095502A">
        <w:rPr>
          <w:smallCaps/>
        </w:rPr>
        <w:t>waveform</w:t>
      </w:r>
      <w:r w:rsidR="0038033D">
        <w:t xml:space="preserve"> (</w:t>
      </w:r>
      <w:proofErr w:type="gramStart"/>
      <w:r w:rsidR="0038033D">
        <w:t>F(</w:t>
      </w:r>
      <w:proofErr w:type="gramEnd"/>
      <w:r w:rsidR="0038033D">
        <w:t xml:space="preserve">1, 28) = 116.4, p&gt;0.001) but </w:t>
      </w:r>
      <w:r>
        <w:t>no</w:t>
      </w:r>
      <w:r w:rsidR="0038033D">
        <w:t>t for</w:t>
      </w:r>
      <w:r>
        <w:t xml:space="preserve"> </w:t>
      </w:r>
      <w:r w:rsidRPr="0095502A">
        <w:rPr>
          <w:smallCaps/>
        </w:rPr>
        <w:t>orientation</w:t>
      </w:r>
      <w:r w:rsidR="00127F27">
        <w:t xml:space="preserve"> (F(1, 28) = 1.9, p=0.18). </w:t>
      </w:r>
      <w:r>
        <w:t>Additionally, we found no signif</w:t>
      </w:r>
      <w:r>
        <w:t>i</w:t>
      </w:r>
      <w:r>
        <w:t>cant interactions (</w:t>
      </w:r>
      <w:proofErr w:type="gramStart"/>
      <w:r>
        <w:t>F(</w:t>
      </w:r>
      <w:proofErr w:type="gramEnd"/>
      <w:r>
        <w:t xml:space="preserve">1, 28) = 0.1, p=0.73).  </w:t>
      </w:r>
      <w:r w:rsidR="00CB4482">
        <w:t xml:space="preserve">We </w:t>
      </w:r>
      <w:r w:rsidR="00C61BE4">
        <w:t xml:space="preserve">found </w:t>
      </w:r>
      <w:r w:rsidR="00170E74">
        <w:t xml:space="preserve">grid points exhibiting a </w:t>
      </w:r>
      <w:r w:rsidR="00CB4482">
        <w:t xml:space="preserve">significant </w:t>
      </w:r>
      <w:r w:rsidR="00170E74">
        <w:t xml:space="preserve">influence of </w:t>
      </w:r>
      <w:r w:rsidR="00CB4482" w:rsidRPr="00C61BE4">
        <w:rPr>
          <w:smallCaps/>
        </w:rPr>
        <w:t>waveform</w:t>
      </w:r>
      <w:r w:rsidR="00CB4482">
        <w:t xml:space="preserve"> and </w:t>
      </w:r>
      <w:r w:rsidR="00CB4482" w:rsidRPr="00C61BE4">
        <w:rPr>
          <w:smallCaps/>
        </w:rPr>
        <w:t>orientation</w:t>
      </w:r>
      <w:r w:rsidR="00CB4482">
        <w:t xml:space="preserve"> </w:t>
      </w:r>
      <w:r w:rsidR="004D26BA">
        <w:t xml:space="preserve">on MEP parameters </w:t>
      </w:r>
      <w:r w:rsidR="00C61BE4">
        <w:t xml:space="preserve">(figure 1). </w:t>
      </w:r>
      <w:r w:rsidR="00170E74">
        <w:t xml:space="preserve">Cluster-based permutation test revealed a significant difference for </w:t>
      </w:r>
      <w:r w:rsidR="004D26BA">
        <w:t xml:space="preserve">biphasic instead of monophasic stimulation </w:t>
      </w:r>
      <w:r w:rsidR="00B211B2">
        <w:t xml:space="preserve">increases amplitude </w:t>
      </w:r>
      <w:r w:rsidR="00170E74">
        <w:t xml:space="preserve">(p = 0.047, figure 1A), mainly pronounced </w:t>
      </w:r>
      <w:r w:rsidR="00915480">
        <w:t xml:space="preserve">over </w:t>
      </w:r>
      <w:r w:rsidR="00B4557E">
        <w:t xml:space="preserve">primary motor </w:t>
      </w:r>
      <w:r w:rsidR="00170E74">
        <w:t xml:space="preserve">areas </w:t>
      </w:r>
      <w:r w:rsidR="00915480">
        <w:t xml:space="preserve">(centered on X = </w:t>
      </w:r>
      <w:r w:rsidR="00940708">
        <w:t>-</w:t>
      </w:r>
      <w:r w:rsidR="00915480">
        <w:t xml:space="preserve">33.8, Y = </w:t>
      </w:r>
      <w:r w:rsidR="00940708">
        <w:t>-</w:t>
      </w:r>
      <w:r w:rsidR="00915480">
        <w:t>23.</w:t>
      </w:r>
      <w:r w:rsidR="00B01BE2">
        <w:t>4</w:t>
      </w:r>
      <w:r w:rsidR="00915480">
        <w:t>)</w:t>
      </w:r>
      <w:r w:rsidR="004D26BA">
        <w:t xml:space="preserve">, while stimulation </w:t>
      </w:r>
      <w:r w:rsidR="00B01BE2">
        <w:t xml:space="preserve">with 90° decreases amplitude </w:t>
      </w:r>
      <w:r w:rsidR="00B211B2">
        <w:t xml:space="preserve">(p = 0.024, figure 1D) </w:t>
      </w:r>
      <w:r w:rsidR="00B01BE2">
        <w:t xml:space="preserve">over anterior </w:t>
      </w:r>
      <w:r w:rsidR="0059431C">
        <w:t xml:space="preserve">areas </w:t>
      </w:r>
      <w:r w:rsidR="00B01BE2">
        <w:t xml:space="preserve">(centered on X = </w:t>
      </w:r>
      <w:r w:rsidR="00940708">
        <w:t>-36</w:t>
      </w:r>
      <w:r w:rsidR="00B01BE2">
        <w:t>.</w:t>
      </w:r>
      <w:r w:rsidR="00940708">
        <w:t>6</w:t>
      </w:r>
      <w:r w:rsidR="00B01BE2">
        <w:t>, Y = 3.</w:t>
      </w:r>
      <w:r w:rsidR="00940708">
        <w:t>2</w:t>
      </w:r>
      <w:r w:rsidR="00B211B2">
        <w:t>)</w:t>
      </w:r>
      <w:r w:rsidR="00B01BE2">
        <w:t xml:space="preserve">. </w:t>
      </w:r>
      <w:r w:rsidR="005A2C11">
        <w:t xml:space="preserve">The cluster-based permutation tests </w:t>
      </w:r>
      <w:r w:rsidR="00891537">
        <w:t xml:space="preserve">also </w:t>
      </w:r>
      <w:r w:rsidR="00C94729">
        <w:t xml:space="preserve">revealed </w:t>
      </w:r>
      <w:r w:rsidR="00891537">
        <w:t xml:space="preserve">that latency was decreased during stimulation at 90° </w:t>
      </w:r>
      <w:r w:rsidR="00A11204">
        <w:t>in contras</w:t>
      </w:r>
      <w:r w:rsidR="00601BF5">
        <w:t xml:space="preserve">t to 45° (p = 0.036, figure 1B), mainly </w:t>
      </w:r>
      <w:r w:rsidR="00915480">
        <w:t xml:space="preserve">over anterior </w:t>
      </w:r>
      <w:r w:rsidR="00601BF5">
        <w:t xml:space="preserve">areas </w:t>
      </w:r>
      <w:r w:rsidR="00915480">
        <w:t xml:space="preserve">(centered on X = </w:t>
      </w:r>
      <w:r w:rsidR="00940708">
        <w:t>-</w:t>
      </w:r>
      <w:r w:rsidR="00891537">
        <w:t>41</w:t>
      </w:r>
      <w:r w:rsidR="00915480">
        <w:t>.</w:t>
      </w:r>
      <w:r w:rsidR="00891537">
        <w:t>1</w:t>
      </w:r>
      <w:r w:rsidR="00915480">
        <w:t>, Y =</w:t>
      </w:r>
      <w:r w:rsidR="00891537">
        <w:t xml:space="preserve"> 7.7</w:t>
      </w:r>
      <w:r w:rsidR="00092E69">
        <w:t>)</w:t>
      </w:r>
      <w:r w:rsidR="00891537">
        <w:t xml:space="preserve">. </w:t>
      </w:r>
      <w:r w:rsidR="004053D8">
        <w:t xml:space="preserve"> Last, we</w:t>
      </w:r>
      <w:r w:rsidR="003A7A26">
        <w:t xml:space="preserve"> also found evidence for an interaction between</w:t>
      </w:r>
      <w:r w:rsidR="003A7A26" w:rsidRPr="003A7A26">
        <w:rPr>
          <w:smallCaps/>
        </w:rPr>
        <w:t xml:space="preserve"> </w:t>
      </w:r>
      <w:r w:rsidR="003A7A26" w:rsidRPr="00C61BE4">
        <w:rPr>
          <w:smallCaps/>
        </w:rPr>
        <w:t>waveform</w:t>
      </w:r>
      <w:r w:rsidR="003A7A26">
        <w:t xml:space="preserve"> and </w:t>
      </w:r>
      <w:r w:rsidR="003A7A26" w:rsidRPr="00C61BE4">
        <w:rPr>
          <w:smallCaps/>
        </w:rPr>
        <w:t>orientation</w:t>
      </w:r>
      <w:r w:rsidR="003A7A26" w:rsidRPr="003A7A26">
        <w:t xml:space="preserve"> suggesting that </w:t>
      </w:r>
      <w:r w:rsidR="003A7A26">
        <w:t xml:space="preserve">biphasic at 45° and monophasic at 90° reduce latency </w:t>
      </w:r>
      <w:r w:rsidR="007F4311">
        <w:t xml:space="preserve">in contrast to biphasic at 90° and monophasic at 45° (p = 0.001, figure 1C) </w:t>
      </w:r>
      <w:r w:rsidR="00AE6F2F">
        <w:t xml:space="preserve">mainly </w:t>
      </w:r>
      <w:r w:rsidR="003A7A26">
        <w:t>over primary motor areas (</w:t>
      </w:r>
      <w:r w:rsidR="006A5AF7">
        <w:t>centered on X = -28.</w:t>
      </w:r>
      <w:r w:rsidR="00940708">
        <w:t>8</w:t>
      </w:r>
      <w:r w:rsidR="006A5AF7">
        <w:t>, Y = -2</w:t>
      </w:r>
      <w:r w:rsidR="00940708">
        <w:t>2</w:t>
      </w:r>
      <w:r w:rsidR="006A5AF7">
        <w:t>.</w:t>
      </w:r>
      <w:r w:rsidR="00940708">
        <w:t>0</w:t>
      </w:r>
      <w:r w:rsidR="006A5AF7">
        <w:t>).</w:t>
      </w:r>
      <w:r w:rsidR="0095502A" w:rsidRPr="0095502A">
        <w:t xml:space="preserve"> </w:t>
      </w:r>
    </w:p>
    <w:p w:rsidR="008C40D3" w:rsidRPr="008C40D3" w:rsidRDefault="008C40D3" w:rsidP="001C76CD">
      <w:pPr>
        <w:jc w:val="both"/>
        <w:rPr>
          <w:i/>
        </w:rPr>
      </w:pPr>
      <w:r w:rsidRPr="008C40D3">
        <w:rPr>
          <w:i/>
        </w:rPr>
        <w:t>Anterior Stimulation Target</w:t>
      </w:r>
    </w:p>
    <w:p w:rsidR="003B0201" w:rsidRDefault="001C76CD" w:rsidP="001C76CD">
      <w:pPr>
        <w:jc w:val="both"/>
      </w:pPr>
      <w:r>
        <w:t xml:space="preserve">The distribution of the anterior hotspot </w:t>
      </w:r>
      <w:r w:rsidR="006238C0">
        <w:t xml:space="preserve">across subjects </w:t>
      </w:r>
      <w:r>
        <w:t xml:space="preserve">is </w:t>
      </w:r>
      <w:r w:rsidR="007074F9">
        <w:t xml:space="preserve">clustered </w:t>
      </w:r>
      <w:r w:rsidR="005134CB">
        <w:t xml:space="preserve">around </w:t>
      </w:r>
      <w:r w:rsidR="00AB2D3A">
        <w:t>antero-medial</w:t>
      </w:r>
      <w:r w:rsidR="007074F9">
        <w:t xml:space="preserve"> </w:t>
      </w:r>
      <w:r w:rsidR="006F197D">
        <w:t xml:space="preserve">grid points </w:t>
      </w:r>
      <w:r w:rsidR="007074F9">
        <w:t xml:space="preserve">(see </w:t>
      </w:r>
      <w:r>
        <w:t>figure 2</w:t>
      </w:r>
      <w:r w:rsidR="0095759C">
        <w:t>A</w:t>
      </w:r>
      <w:r w:rsidR="007074F9">
        <w:t>)</w:t>
      </w:r>
      <w:r w:rsidR="003B0201">
        <w:t xml:space="preserve">. </w:t>
      </w:r>
      <w:r w:rsidR="00882BAD">
        <w:t xml:space="preserve">We projected the positions also unto a template cortical surface for </w:t>
      </w:r>
      <w:r w:rsidR="007C2667">
        <w:t xml:space="preserve">visual </w:t>
      </w:r>
      <w:r w:rsidR="00882BAD">
        <w:t>represe</w:t>
      </w:r>
      <w:r w:rsidR="00882BAD">
        <w:t>n</w:t>
      </w:r>
      <w:r w:rsidR="00882BAD">
        <w:t>tation</w:t>
      </w:r>
      <w:r w:rsidR="008F707A">
        <w:t xml:space="preserve"> (see figure 2B)</w:t>
      </w:r>
      <w:r w:rsidR="00882BAD">
        <w:t>.</w:t>
      </w:r>
      <w:r w:rsidR="0008313B">
        <w:t xml:space="preserve"> </w:t>
      </w:r>
      <w:r w:rsidR="006328CB">
        <w:t>A</w:t>
      </w:r>
      <w:r w:rsidR="00654A68">
        <w:t xml:space="preserve">nterior stimulation was delivered </w:t>
      </w:r>
      <w:r w:rsidR="00DE7CC9">
        <w:t xml:space="preserve">in average </w:t>
      </w:r>
      <w:r w:rsidR="003B0201">
        <w:t>21</w:t>
      </w:r>
      <w:r w:rsidR="004C19D9">
        <w:t>.1</w:t>
      </w:r>
      <w:r w:rsidR="003B0201">
        <w:t xml:space="preserve"> </w:t>
      </w:r>
      <w:r w:rsidR="004C19D9">
        <w:t>m</w:t>
      </w:r>
      <w:r w:rsidR="003B0201">
        <w:t>m anterior (CI95% =</w:t>
      </w:r>
      <w:r w:rsidR="004C19D9">
        <w:t xml:space="preserve"> 18.8 - 23.5 mm)</w:t>
      </w:r>
      <w:r w:rsidR="003B0201">
        <w:t xml:space="preserve"> and 4</w:t>
      </w:r>
      <w:r w:rsidR="004C19D9">
        <w:t>.3 m</w:t>
      </w:r>
      <w:r w:rsidR="003B0201">
        <w:t xml:space="preserve">m medial </w:t>
      </w:r>
      <w:r w:rsidR="004C19D9">
        <w:t xml:space="preserve">(CI95% = 1.4 - 7.2 mm) </w:t>
      </w:r>
      <w:r w:rsidR="00284506">
        <w:t>to the M1</w:t>
      </w:r>
      <w:r w:rsidR="00DA7C09">
        <w:t xml:space="preserve"> </w:t>
      </w:r>
      <w:r w:rsidR="00832E3E">
        <w:fldChar w:fldCharType="begin"/>
      </w:r>
      <w:r w:rsidR="00DA7C09">
        <w:instrText xml:space="preserve"> ADDIN ZOTERO_ITEM CSL_CITATION {"citationID":"15u1tqsapa","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locator":"-"}],"schema":"https://github.com/citation-style-language/schema/raw/master/csl-citation.json"} </w:instrText>
      </w:r>
      <w:r w:rsidR="00832E3E">
        <w:fldChar w:fldCharType="separate"/>
      </w:r>
      <w:r w:rsidR="00DA7C09" w:rsidRPr="00DA7C09">
        <w:rPr>
          <w:rFonts w:ascii="Calibri" w:hAnsi="Calibri" w:cs="Calibri"/>
        </w:rPr>
        <w:t>[4]</w:t>
      </w:r>
      <w:r w:rsidR="00832E3E">
        <w:fldChar w:fldCharType="end"/>
      </w:r>
      <w:r w:rsidR="006328CB">
        <w:t xml:space="preserve">, with a center of gravity at X = -32.4 and Y = 3.5. </w:t>
      </w:r>
      <w:r w:rsidR="00A273F6">
        <w:t xml:space="preserve"> </w:t>
      </w:r>
      <w:r w:rsidR="00502730">
        <w:t xml:space="preserve">The anterior stimulation targets </w:t>
      </w:r>
      <w:r w:rsidR="00A273F6">
        <w:t>closest classical</w:t>
      </w:r>
      <w:r w:rsidR="00944201">
        <w:t>ly</w:t>
      </w:r>
      <w:r w:rsidR="00A273F6">
        <w:t xml:space="preserve"> motor-related area is the dorsal premotor area</w:t>
      </w:r>
      <w:r w:rsidR="00DA7C09">
        <w:t xml:space="preserve"> </w:t>
      </w:r>
      <w:r w:rsidR="00832E3E">
        <w:fldChar w:fldCharType="begin"/>
      </w:r>
      <w:r w:rsidR="00DA7C09">
        <w:instrText xml:space="preserve"> ADDIN ZOTERO_ITEM CSL_CITATION {"citationID":"st9ie5fl5","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832E3E">
        <w:fldChar w:fldCharType="separate"/>
      </w:r>
      <w:r w:rsidR="00DA7C09" w:rsidRPr="00DA7C09">
        <w:rPr>
          <w:rFonts w:ascii="Calibri" w:hAnsi="Calibri" w:cs="Calibri"/>
        </w:rPr>
        <w:t>[4]</w:t>
      </w:r>
      <w:r w:rsidR="00832E3E">
        <w:fldChar w:fldCharType="end"/>
      </w:r>
      <w:r w:rsidR="0060429D">
        <w:t xml:space="preserve"> (see figure 2C)</w:t>
      </w:r>
      <w:r w:rsidR="008A606D">
        <w:t xml:space="preserve">, yet </w:t>
      </w:r>
      <w:r w:rsidR="00F2587B">
        <w:t>it</w:t>
      </w:r>
      <w:r w:rsidR="00B04313">
        <w:t xml:space="preserve"> is still 4.7 mm anterior</w:t>
      </w:r>
      <w:r w:rsidR="00A273F6">
        <w:t xml:space="preserve"> </w:t>
      </w:r>
      <w:r w:rsidR="006A4ABC">
        <w:t xml:space="preserve">(CI95% = 2.3 - 7.0 mm) </w:t>
      </w:r>
      <w:r w:rsidR="00516E87">
        <w:t>to this region</w:t>
      </w:r>
      <w:r w:rsidR="006A4ABC">
        <w:t>.</w:t>
      </w:r>
      <w:r w:rsidR="0095759C">
        <w:t xml:space="preserve">  </w:t>
      </w:r>
    </w:p>
    <w:p w:rsidR="008C40D3" w:rsidRPr="0063131E" w:rsidRDefault="008C40D3" w:rsidP="008C40D3">
      <w:pPr>
        <w:jc w:val="both"/>
        <w:rPr>
          <w:i/>
        </w:rPr>
      </w:pPr>
      <w:r w:rsidRPr="0063131E">
        <w:rPr>
          <w:i/>
        </w:rPr>
        <w:t>Input-Output-Curves</w:t>
      </w:r>
    </w:p>
    <w:p w:rsidR="00170E74" w:rsidRDefault="000110B2" w:rsidP="00EF2F93">
      <w:pPr>
        <w:jc w:val="both"/>
      </w:pPr>
      <w:r>
        <w:t>Based on the permutation test, w</w:t>
      </w:r>
      <w:r w:rsidR="00170E74">
        <w:t xml:space="preserve">e found no evidence for an interaction between </w:t>
      </w:r>
      <w:r w:rsidR="00170E74" w:rsidRPr="000110B2">
        <w:rPr>
          <w:smallCaps/>
        </w:rPr>
        <w:t>Orientation</w:t>
      </w:r>
      <w:r w:rsidR="00170E74">
        <w:t xml:space="preserve">, </w:t>
      </w:r>
      <w:r w:rsidR="00170E74" w:rsidRPr="000110B2">
        <w:rPr>
          <w:smallCaps/>
        </w:rPr>
        <w:t>wav</w:t>
      </w:r>
      <w:r w:rsidR="00170E74" w:rsidRPr="000110B2">
        <w:rPr>
          <w:smallCaps/>
        </w:rPr>
        <w:t>e</w:t>
      </w:r>
      <w:r w:rsidR="00170E74" w:rsidRPr="000110B2">
        <w:rPr>
          <w:smallCaps/>
        </w:rPr>
        <w:t>form</w:t>
      </w:r>
      <w:r w:rsidR="00170E74">
        <w:t xml:space="preserve"> and </w:t>
      </w:r>
      <w:r w:rsidR="00170E74" w:rsidRPr="000110B2">
        <w:rPr>
          <w:smallCaps/>
        </w:rPr>
        <w:t>target</w:t>
      </w:r>
      <w:r w:rsidR="00170E74">
        <w:t xml:space="preserve"> </w:t>
      </w:r>
      <w:r w:rsidR="005B7467">
        <w:t xml:space="preserve">at any stimulation intensity </w:t>
      </w:r>
      <w:r w:rsidR="00170E74">
        <w:t>(</w:t>
      </w:r>
      <w:r w:rsidR="005B7467">
        <w:t xml:space="preserve">all </w:t>
      </w:r>
      <w:r w:rsidR="00170E74">
        <w:t>p &gt; 0.</w:t>
      </w:r>
      <w:r w:rsidR="00B60438">
        <w:t xml:space="preserve">062), suggesting similarity of the response curves for anterior and primary targets. </w:t>
      </w:r>
      <w:r w:rsidR="00A54E87">
        <w:t xml:space="preserve">We </w:t>
      </w:r>
      <w:r w:rsidR="00785776">
        <w:t xml:space="preserve">did find </w:t>
      </w:r>
      <w:r w:rsidR="00A54E87">
        <w:t xml:space="preserve">significant modulation </w:t>
      </w:r>
      <w:r w:rsidR="00674636">
        <w:t xml:space="preserve">for the factors </w:t>
      </w:r>
      <w:r w:rsidR="00674636" w:rsidRPr="000110B2">
        <w:rPr>
          <w:smallCaps/>
        </w:rPr>
        <w:t>Orient</w:t>
      </w:r>
      <w:r w:rsidR="00674636" w:rsidRPr="000110B2">
        <w:rPr>
          <w:smallCaps/>
        </w:rPr>
        <w:t>a</w:t>
      </w:r>
      <w:r w:rsidR="00674636" w:rsidRPr="000110B2">
        <w:rPr>
          <w:smallCaps/>
        </w:rPr>
        <w:t>tion</w:t>
      </w:r>
      <w:r w:rsidR="00674636">
        <w:t xml:space="preserve">, </w:t>
      </w:r>
      <w:r w:rsidR="00674636" w:rsidRPr="000110B2">
        <w:rPr>
          <w:smallCaps/>
        </w:rPr>
        <w:t>waveform</w:t>
      </w:r>
      <w:r w:rsidR="00674636">
        <w:rPr>
          <w:smallCaps/>
        </w:rPr>
        <w:t xml:space="preserve"> </w:t>
      </w:r>
      <w:r w:rsidR="00674636" w:rsidRPr="00674636">
        <w:t>and</w:t>
      </w:r>
      <w:r w:rsidR="00674636">
        <w:rPr>
          <w:smallCaps/>
        </w:rPr>
        <w:t xml:space="preserve"> Target</w:t>
      </w:r>
      <w:r w:rsidR="00FA749D" w:rsidRPr="00FA749D">
        <w:t xml:space="preserve"> at </w:t>
      </w:r>
      <w:r w:rsidR="00FA749D">
        <w:t>a local</w:t>
      </w:r>
      <w:r w:rsidR="00FA749D" w:rsidRPr="00FA749D">
        <w:t xml:space="preserve"> 5% alpha error level</w:t>
      </w:r>
      <w:r w:rsidR="00F520EF">
        <w:t>, b</w:t>
      </w:r>
      <w:r w:rsidR="00674636" w:rsidRPr="00674636">
        <w:t>ut after</w:t>
      </w:r>
      <w:r w:rsidR="008C1E7B">
        <w:t xml:space="preserve"> applying </w:t>
      </w:r>
      <w:r w:rsidR="00F74683">
        <w:t>Bonferonni-</w:t>
      </w:r>
      <w:r w:rsidR="008C1E7B">
        <w:t xml:space="preserve">correction, effects </w:t>
      </w:r>
      <w:r w:rsidR="00CF4305">
        <w:t>were limited</w:t>
      </w:r>
      <w:r w:rsidR="00AA67FD">
        <w:t xml:space="preserve"> to </w:t>
      </w:r>
      <w:r w:rsidR="009F46D8" w:rsidRPr="009F46D8">
        <w:rPr>
          <w:smallCaps/>
        </w:rPr>
        <w:t>waveform</w:t>
      </w:r>
      <w:r w:rsidR="009F46D8">
        <w:t xml:space="preserve">. Biphasic stimulation </w:t>
      </w:r>
      <w:r w:rsidR="00AA67FD">
        <w:t>exhibi</w:t>
      </w:r>
      <w:r w:rsidR="009F46D8">
        <w:t>ted</w:t>
      </w:r>
      <w:r w:rsidR="00AA67FD">
        <w:t xml:space="preserve"> increased amplitude (see figure 3B) and decreased latency (see figure 3E) at moderate stimulation intensities (around 120 - 130 % RMT). </w:t>
      </w:r>
    </w:p>
    <w:p w:rsidR="00C0695F" w:rsidRPr="00C0695F" w:rsidRDefault="00E36F87" w:rsidP="00EF2F93">
      <w:pPr>
        <w:jc w:val="both"/>
      </w:pPr>
      <w:r>
        <w:br w:type="page"/>
      </w:r>
      <w:r w:rsidR="00710220">
        <w:rPr>
          <w:noProof/>
          <w:lang w:val="de-DE" w:eastAsia="de-DE" w:bidi="ar-SA"/>
        </w:rPr>
        <w:lastRenderedPageBreak/>
        <w:drawing>
          <wp:inline distT="0" distB="0" distL="0" distR="0">
            <wp:extent cx="5760000" cy="4778526"/>
            <wp:effectExtent l="19050" t="0" r="0" b="0"/>
            <wp:docPr id="1" name="Grafik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7" cstate="print"/>
                    <a:stretch>
                      <a:fillRect/>
                    </a:stretch>
                  </pic:blipFill>
                  <pic:spPr>
                    <a:xfrm>
                      <a:off x="0" y="0"/>
                      <a:ext cx="5760000" cy="4778526"/>
                    </a:xfrm>
                    <a:prstGeom prst="rect">
                      <a:avLst/>
                    </a:prstGeom>
                  </pic:spPr>
                </pic:pic>
              </a:graphicData>
            </a:graphic>
          </wp:inline>
        </w:drawing>
      </w:r>
      <w:r w:rsidR="00710220" w:rsidRPr="00710220">
        <w:rPr>
          <w:b/>
        </w:rPr>
        <w:t>Figure 1:</w:t>
      </w:r>
      <w:r w:rsidR="00710220">
        <w:t xml:space="preserve">  </w:t>
      </w:r>
      <w:r w:rsidR="00710220" w:rsidRPr="00AE22A1">
        <w:rPr>
          <w:i/>
        </w:rPr>
        <w:t>It shows the topography of significan</w:t>
      </w:r>
      <w:r w:rsidR="00A65F13" w:rsidRPr="00AE22A1">
        <w:rPr>
          <w:i/>
        </w:rPr>
        <w:t>ce</w:t>
      </w:r>
      <w:r w:rsidR="00710220" w:rsidRPr="00AE22A1">
        <w:rPr>
          <w:i/>
        </w:rPr>
        <w:t xml:space="preserve"> </w:t>
      </w:r>
      <w:r w:rsidR="00A65F13" w:rsidRPr="00AE22A1">
        <w:rPr>
          <w:i/>
        </w:rPr>
        <w:t xml:space="preserve">for </w:t>
      </w:r>
      <w:r w:rsidR="00710220" w:rsidRPr="00AE22A1">
        <w:rPr>
          <w:i/>
        </w:rPr>
        <w:t xml:space="preserve">the two factors </w:t>
      </w:r>
      <w:r w:rsidR="00710220" w:rsidRPr="00AE22A1">
        <w:rPr>
          <w:i/>
          <w:smallCaps/>
        </w:rPr>
        <w:t>Orientation</w:t>
      </w:r>
      <w:r w:rsidR="00710220" w:rsidRPr="00AE22A1">
        <w:rPr>
          <w:i/>
        </w:rPr>
        <w:t xml:space="preserve"> and </w:t>
      </w:r>
      <w:r w:rsidR="00710220" w:rsidRPr="00AE22A1">
        <w:rPr>
          <w:i/>
          <w:smallCaps/>
        </w:rPr>
        <w:t xml:space="preserve">Waveform </w:t>
      </w:r>
      <w:r w:rsidR="00710220" w:rsidRPr="00AE22A1">
        <w:rPr>
          <w:i/>
        </w:rPr>
        <w:t>on latency and amplitude</w:t>
      </w:r>
      <w:r w:rsidR="007F1266" w:rsidRPr="00AE22A1">
        <w:rPr>
          <w:i/>
        </w:rPr>
        <w:t xml:space="preserve"> at the 105 grid points. </w:t>
      </w:r>
      <w:r w:rsidR="00C0695F" w:rsidRPr="00AE22A1">
        <w:rPr>
          <w:i/>
        </w:rPr>
        <w:t>The maps were interpolated, and colors indicate signif</w:t>
      </w:r>
      <w:r w:rsidR="00C0695F" w:rsidRPr="00AE22A1">
        <w:rPr>
          <w:i/>
        </w:rPr>
        <w:t>i</w:t>
      </w:r>
      <w:r w:rsidR="00C0695F" w:rsidRPr="00AE22A1">
        <w:rPr>
          <w:i/>
        </w:rPr>
        <w:t xml:space="preserve">cance level (red increased, blue decreased). Grey contour lines indicate the threshold for significance at the 5% level. Additionally, we added to each significant cluster a textbox with the estimation of its p-value based on the results of the cluster permutation analysis. </w:t>
      </w:r>
      <w:r w:rsidR="00C0695F" w:rsidRPr="00AE22A1">
        <w:rPr>
          <w:b/>
          <w:i/>
        </w:rPr>
        <w:t>A</w:t>
      </w:r>
      <w:r w:rsidR="00C0695F" w:rsidRPr="00AE22A1">
        <w:rPr>
          <w:i/>
        </w:rPr>
        <w:t xml:space="preserve"> shows the influence of </w:t>
      </w:r>
      <w:r w:rsidR="00C0695F" w:rsidRPr="00AE22A1">
        <w:rPr>
          <w:i/>
          <w:smallCaps/>
        </w:rPr>
        <w:t xml:space="preserve">Waveform </w:t>
      </w:r>
      <w:r w:rsidR="00C0695F" w:rsidRPr="00AE22A1">
        <w:rPr>
          <w:i/>
        </w:rPr>
        <w:t xml:space="preserve">amplitude, suggesting increased amplitude for biphasic </w:t>
      </w:r>
      <w:r w:rsidR="00E12ED1" w:rsidRPr="00AE22A1">
        <w:rPr>
          <w:i/>
        </w:rPr>
        <w:t>in contrast to monophasic stimulation</w:t>
      </w:r>
      <w:r w:rsidR="00C0695F" w:rsidRPr="00AE22A1">
        <w:rPr>
          <w:i/>
        </w:rPr>
        <w:t xml:space="preserve">. </w:t>
      </w:r>
      <w:r w:rsidR="00C0695F" w:rsidRPr="00AE22A1">
        <w:rPr>
          <w:b/>
          <w:i/>
        </w:rPr>
        <w:t>B</w:t>
      </w:r>
      <w:r w:rsidR="00C0695F" w:rsidRPr="00AE22A1">
        <w:rPr>
          <w:i/>
        </w:rPr>
        <w:t xml:space="preserve"> shows the influence of </w:t>
      </w:r>
      <w:r w:rsidR="00C0695F" w:rsidRPr="00AE22A1">
        <w:rPr>
          <w:i/>
          <w:smallCaps/>
        </w:rPr>
        <w:t>Orientation</w:t>
      </w:r>
      <w:r w:rsidR="00C0695F" w:rsidRPr="00AE22A1">
        <w:rPr>
          <w:i/>
        </w:rPr>
        <w:t xml:space="preserve"> on latency, suggesting decreased latency for stimulation with 90°</w:t>
      </w:r>
      <w:r w:rsidR="00E12ED1" w:rsidRPr="00AE22A1">
        <w:rPr>
          <w:i/>
        </w:rPr>
        <w:t xml:space="preserve"> in contrast to 45°</w:t>
      </w:r>
      <w:r w:rsidR="00C0695F" w:rsidRPr="00AE22A1">
        <w:rPr>
          <w:i/>
        </w:rPr>
        <w:t>.</w:t>
      </w:r>
      <w:r w:rsidR="00C0695F" w:rsidRPr="00AE22A1">
        <w:rPr>
          <w:b/>
          <w:i/>
        </w:rPr>
        <w:t xml:space="preserve"> C</w:t>
      </w:r>
      <w:r w:rsidR="00C0695F" w:rsidRPr="00AE22A1">
        <w:rPr>
          <w:i/>
        </w:rPr>
        <w:t xml:space="preserve"> shows the influence of </w:t>
      </w:r>
      <w:r w:rsidR="00D13C0A" w:rsidRPr="00AE22A1">
        <w:rPr>
          <w:i/>
          <w:smallCaps/>
        </w:rPr>
        <w:t xml:space="preserve">Waveform x </w:t>
      </w:r>
      <w:r w:rsidR="00C0695F" w:rsidRPr="00AE22A1">
        <w:rPr>
          <w:i/>
          <w:smallCaps/>
        </w:rPr>
        <w:t>Orientation</w:t>
      </w:r>
      <w:r w:rsidR="00C0695F" w:rsidRPr="00AE22A1">
        <w:rPr>
          <w:i/>
        </w:rPr>
        <w:t xml:space="preserve"> on latency, suggesting decreased latency for stimulation with </w:t>
      </w:r>
      <w:r w:rsidR="0088089A" w:rsidRPr="00AE22A1">
        <w:rPr>
          <w:i/>
        </w:rPr>
        <w:t>biphasic 90° and monophasic 45</w:t>
      </w:r>
      <w:r w:rsidR="00C0695F" w:rsidRPr="00AE22A1">
        <w:rPr>
          <w:i/>
        </w:rPr>
        <w:t>°</w:t>
      </w:r>
      <w:r w:rsidR="0088089A" w:rsidRPr="00AE22A1">
        <w:rPr>
          <w:i/>
        </w:rPr>
        <w:t xml:space="preserve"> in contrast to biphasic 45° and m</w:t>
      </w:r>
      <w:r w:rsidR="0088089A" w:rsidRPr="00AE22A1">
        <w:rPr>
          <w:i/>
        </w:rPr>
        <w:t>o</w:t>
      </w:r>
      <w:r w:rsidR="0088089A" w:rsidRPr="00AE22A1">
        <w:rPr>
          <w:i/>
        </w:rPr>
        <w:t>nophasic 90°</w:t>
      </w:r>
      <w:r w:rsidR="00C0695F" w:rsidRPr="00AE22A1">
        <w:rPr>
          <w:i/>
        </w:rPr>
        <w:t xml:space="preserve">. </w:t>
      </w:r>
      <w:r w:rsidR="00C0695F" w:rsidRPr="00AE22A1">
        <w:rPr>
          <w:b/>
          <w:i/>
        </w:rPr>
        <w:t>D</w:t>
      </w:r>
      <w:r w:rsidR="00C0695F" w:rsidRPr="00AE22A1">
        <w:rPr>
          <w:i/>
        </w:rPr>
        <w:t xml:space="preserve"> shows the influence of </w:t>
      </w:r>
      <w:r w:rsidR="00C0695F" w:rsidRPr="00AE22A1">
        <w:rPr>
          <w:i/>
          <w:smallCaps/>
        </w:rPr>
        <w:t>Orientation</w:t>
      </w:r>
      <w:r w:rsidR="00C0695F" w:rsidRPr="00AE22A1">
        <w:rPr>
          <w:i/>
        </w:rPr>
        <w:t xml:space="preserve"> on amplitude, suggesting decreased amplitude for stimulation with 90°</w:t>
      </w:r>
      <w:r w:rsidR="00E12ED1" w:rsidRPr="00AE22A1">
        <w:rPr>
          <w:i/>
        </w:rPr>
        <w:t xml:space="preserve"> in contrast to 45°</w:t>
      </w:r>
      <w:r w:rsidR="00C0695F" w:rsidRPr="00AE22A1">
        <w:rPr>
          <w:i/>
        </w:rPr>
        <w:t>.</w:t>
      </w:r>
    </w:p>
    <w:p w:rsidR="00E36F87" w:rsidRDefault="00E36F87"/>
    <w:p w:rsidR="00DD2B1F" w:rsidRDefault="00DD2B1F">
      <w:pPr>
        <w:jc w:val="both"/>
      </w:pPr>
    </w:p>
    <w:p w:rsidR="00DD2B1F" w:rsidRDefault="00DD2B1F">
      <w:r>
        <w:br w:type="page"/>
      </w:r>
    </w:p>
    <w:p w:rsidR="00ED2A99" w:rsidRDefault="00DD2B1F" w:rsidP="00DD2B1F">
      <w:r>
        <w:rPr>
          <w:noProof/>
          <w:lang w:val="de-DE" w:eastAsia="de-DE" w:bidi="ar-SA"/>
        </w:rPr>
        <w:lastRenderedPageBreak/>
        <w:drawing>
          <wp:inline distT="0" distB="0" distL="0" distR="0">
            <wp:extent cx="5760544" cy="3261995"/>
            <wp:effectExtent l="19050" t="0" r="0" b="0"/>
            <wp:docPr id="2" name="Grafik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8" cstate="print"/>
                    <a:stretch>
                      <a:fillRect/>
                    </a:stretch>
                  </pic:blipFill>
                  <pic:spPr>
                    <a:xfrm>
                      <a:off x="0" y="0"/>
                      <a:ext cx="5760544" cy="3261995"/>
                    </a:xfrm>
                    <a:prstGeom prst="rect">
                      <a:avLst/>
                    </a:prstGeom>
                  </pic:spPr>
                </pic:pic>
              </a:graphicData>
            </a:graphic>
          </wp:inline>
        </w:drawing>
      </w:r>
    </w:p>
    <w:p w:rsidR="007500C0" w:rsidRDefault="00DD2B1F" w:rsidP="00DD2B1F">
      <w:pPr>
        <w:rPr>
          <w:i/>
        </w:rPr>
      </w:pPr>
      <w:r w:rsidRPr="00710220">
        <w:rPr>
          <w:b/>
        </w:rPr>
        <w:t xml:space="preserve">Figure </w:t>
      </w:r>
      <w:r>
        <w:rPr>
          <w:b/>
        </w:rPr>
        <w:t>2</w:t>
      </w:r>
      <w:r w:rsidRPr="00710220">
        <w:rPr>
          <w:b/>
        </w:rPr>
        <w:t>:</w:t>
      </w:r>
      <w:r>
        <w:t xml:space="preserve">  </w:t>
      </w:r>
      <w:r w:rsidRPr="00AE22A1">
        <w:rPr>
          <w:i/>
        </w:rPr>
        <w:t xml:space="preserve">It shows the </w:t>
      </w:r>
      <w:r>
        <w:rPr>
          <w:i/>
        </w:rPr>
        <w:t>spatial distribution of the anterior stimulation point on the grid (</w:t>
      </w:r>
      <w:r w:rsidRPr="00DD2B1F">
        <w:rPr>
          <w:b/>
          <w:i/>
        </w:rPr>
        <w:t>A</w:t>
      </w:r>
      <w:r>
        <w:rPr>
          <w:i/>
        </w:rPr>
        <w:t>) as well as projected unto a template headmodel (</w:t>
      </w:r>
      <w:r w:rsidRPr="00DD2B1F">
        <w:rPr>
          <w:b/>
          <w:i/>
        </w:rPr>
        <w:t>B</w:t>
      </w:r>
      <w:r>
        <w:rPr>
          <w:i/>
        </w:rPr>
        <w:t xml:space="preserve">). Colors indicate the probability density estimate. </w:t>
      </w:r>
      <w:r w:rsidRPr="00CC1D81">
        <w:rPr>
          <w:b/>
          <w:i/>
        </w:rPr>
        <w:t>C</w:t>
      </w:r>
      <w:r>
        <w:rPr>
          <w:i/>
        </w:rPr>
        <w:t xml:space="preserve"> sho</w:t>
      </w:r>
      <w:r w:rsidR="00AB1FBC">
        <w:rPr>
          <w:i/>
        </w:rPr>
        <w:t>ws the distance of each subject's</w:t>
      </w:r>
      <w:r>
        <w:rPr>
          <w:i/>
        </w:rPr>
        <w:t xml:space="preserve"> anterior stimulation position to several motor-related brain regions</w:t>
      </w:r>
      <w:r w:rsidR="0010416B">
        <w:rPr>
          <w:i/>
        </w:rPr>
        <w:t xml:space="preserve"> with a</w:t>
      </w:r>
      <w:r w:rsidR="00C06EEF">
        <w:rPr>
          <w:i/>
        </w:rPr>
        <w:t xml:space="preserve"> scatter-</w:t>
      </w:r>
      <w:r w:rsidR="00540399">
        <w:rPr>
          <w:i/>
        </w:rPr>
        <w:t>cloud</w:t>
      </w:r>
      <w:r w:rsidR="007F3084">
        <w:rPr>
          <w:i/>
        </w:rPr>
        <w:t xml:space="preserve"> and </w:t>
      </w:r>
      <w:r>
        <w:rPr>
          <w:i/>
        </w:rPr>
        <w:t xml:space="preserve">the </w:t>
      </w:r>
      <w:r w:rsidR="00163551">
        <w:rPr>
          <w:i/>
        </w:rPr>
        <w:t xml:space="preserve">mean </w:t>
      </w:r>
      <w:r>
        <w:rPr>
          <w:i/>
        </w:rPr>
        <w:t>presented as a bar</w:t>
      </w:r>
      <w:r w:rsidR="00C2651B">
        <w:rPr>
          <w:i/>
        </w:rPr>
        <w:t>.</w:t>
      </w:r>
    </w:p>
    <w:p w:rsidR="007500C0" w:rsidRDefault="007500C0">
      <w:pPr>
        <w:rPr>
          <w:i/>
        </w:rPr>
      </w:pPr>
      <w:r>
        <w:rPr>
          <w:i/>
        </w:rPr>
        <w:br w:type="page"/>
      </w:r>
    </w:p>
    <w:p w:rsidR="00DD2B1F" w:rsidRDefault="007500C0" w:rsidP="00DD2B1F">
      <w:r>
        <w:rPr>
          <w:noProof/>
          <w:lang w:val="de-DE" w:eastAsia="de-DE" w:bidi="ar-SA"/>
        </w:rPr>
        <w:lastRenderedPageBreak/>
        <w:drawing>
          <wp:inline distT="0" distB="0" distL="0" distR="0">
            <wp:extent cx="5760000" cy="5157750"/>
            <wp:effectExtent l="19050" t="0" r="0" b="0"/>
            <wp:docPr id="3" name="Grafik 2" descr="imag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tif"/>
                    <pic:cNvPicPr/>
                  </pic:nvPicPr>
                  <pic:blipFill>
                    <a:blip r:embed="rId9" cstate="print"/>
                    <a:stretch>
                      <a:fillRect/>
                    </a:stretch>
                  </pic:blipFill>
                  <pic:spPr>
                    <a:xfrm>
                      <a:off x="0" y="0"/>
                      <a:ext cx="5760000" cy="5157750"/>
                    </a:xfrm>
                    <a:prstGeom prst="rect">
                      <a:avLst/>
                    </a:prstGeom>
                  </pic:spPr>
                </pic:pic>
              </a:graphicData>
            </a:graphic>
          </wp:inline>
        </w:drawing>
      </w:r>
    </w:p>
    <w:p w:rsidR="00CF0679" w:rsidRDefault="00CF0679" w:rsidP="00DD2B1F">
      <w:r w:rsidRPr="00710220">
        <w:rPr>
          <w:b/>
        </w:rPr>
        <w:t xml:space="preserve">Figure </w:t>
      </w:r>
      <w:r>
        <w:rPr>
          <w:b/>
        </w:rPr>
        <w:t>3</w:t>
      </w:r>
      <w:r w:rsidRPr="00710220">
        <w:rPr>
          <w:b/>
        </w:rPr>
        <w:t>:</w:t>
      </w:r>
      <w:r w:rsidR="003D5921">
        <w:rPr>
          <w:b/>
        </w:rPr>
        <w:t xml:space="preserve"> </w:t>
      </w:r>
      <w:r w:rsidRPr="00AE22A1">
        <w:rPr>
          <w:i/>
        </w:rPr>
        <w:t xml:space="preserve">It shows the </w:t>
      </w:r>
      <w:r w:rsidR="00193EC3">
        <w:rPr>
          <w:i/>
        </w:rPr>
        <w:t>influence of the factors</w:t>
      </w:r>
      <w:r w:rsidR="00F2117B">
        <w:rPr>
          <w:i/>
        </w:rPr>
        <w:t xml:space="preserve"> </w:t>
      </w:r>
      <w:r w:rsidR="00F2117B" w:rsidRPr="00AE22A1">
        <w:rPr>
          <w:i/>
          <w:smallCaps/>
        </w:rPr>
        <w:t>Orientation</w:t>
      </w:r>
      <w:r w:rsidR="00F2117B">
        <w:rPr>
          <w:i/>
        </w:rPr>
        <w:t xml:space="preserve">, </w:t>
      </w:r>
      <w:r w:rsidR="00F2117B" w:rsidRPr="00AE22A1">
        <w:rPr>
          <w:i/>
          <w:smallCaps/>
        </w:rPr>
        <w:t>Waveform</w:t>
      </w:r>
      <w:r w:rsidR="00193EC3">
        <w:rPr>
          <w:i/>
        </w:rPr>
        <w:t xml:space="preserve"> </w:t>
      </w:r>
      <w:r w:rsidR="00F2117B" w:rsidRPr="00AE22A1">
        <w:rPr>
          <w:i/>
        </w:rPr>
        <w:t xml:space="preserve">and </w:t>
      </w:r>
      <w:r w:rsidR="00F2117B">
        <w:rPr>
          <w:i/>
          <w:smallCaps/>
        </w:rPr>
        <w:t>Target</w:t>
      </w:r>
      <w:r w:rsidR="00F2117B">
        <w:rPr>
          <w:i/>
        </w:rPr>
        <w:t xml:space="preserve"> on latency and a</w:t>
      </w:r>
      <w:r w:rsidR="00F2117B">
        <w:rPr>
          <w:i/>
        </w:rPr>
        <w:t>m</w:t>
      </w:r>
      <w:r w:rsidR="00F2117B">
        <w:rPr>
          <w:i/>
        </w:rPr>
        <w:t xml:space="preserve">plitude measures for different stimulation intensities. </w:t>
      </w:r>
      <w:r w:rsidR="00631BE2">
        <w:rPr>
          <w:i/>
        </w:rPr>
        <w:t>The left column</w:t>
      </w:r>
      <w:r w:rsidR="007D362C">
        <w:rPr>
          <w:i/>
        </w:rPr>
        <w:t xml:space="preserve"> </w:t>
      </w:r>
      <w:r w:rsidR="007D362C" w:rsidRPr="007D362C">
        <w:rPr>
          <w:b/>
          <w:i/>
        </w:rPr>
        <w:t>(A-C)</w:t>
      </w:r>
      <w:r w:rsidR="00631BE2">
        <w:rPr>
          <w:i/>
        </w:rPr>
        <w:t xml:space="preserve"> shows amplitude with µVpp on the y-axis, and the </w:t>
      </w:r>
      <w:r w:rsidR="007D362C">
        <w:rPr>
          <w:i/>
        </w:rPr>
        <w:t xml:space="preserve">right </w:t>
      </w:r>
      <w:r w:rsidR="00631BE2">
        <w:rPr>
          <w:i/>
        </w:rPr>
        <w:t xml:space="preserve">column </w:t>
      </w:r>
      <w:r w:rsidR="007D362C" w:rsidRPr="007D362C">
        <w:rPr>
          <w:b/>
          <w:i/>
        </w:rPr>
        <w:t>(</w:t>
      </w:r>
      <w:r w:rsidR="007D362C">
        <w:rPr>
          <w:b/>
          <w:i/>
        </w:rPr>
        <w:t>D</w:t>
      </w:r>
      <w:r w:rsidR="007D362C" w:rsidRPr="007D362C">
        <w:rPr>
          <w:b/>
          <w:i/>
        </w:rPr>
        <w:t>-</w:t>
      </w:r>
      <w:r w:rsidR="007D362C">
        <w:rPr>
          <w:b/>
          <w:i/>
        </w:rPr>
        <w:t>F</w:t>
      </w:r>
      <w:r w:rsidR="007D362C" w:rsidRPr="007D362C">
        <w:rPr>
          <w:b/>
          <w:i/>
        </w:rPr>
        <w:t>)</w:t>
      </w:r>
      <w:r w:rsidR="007D362C">
        <w:rPr>
          <w:b/>
          <w:i/>
        </w:rPr>
        <w:t xml:space="preserve"> </w:t>
      </w:r>
      <w:r w:rsidR="007D362C">
        <w:rPr>
          <w:i/>
        </w:rPr>
        <w:t xml:space="preserve">shows </w:t>
      </w:r>
      <w:r w:rsidR="00631BE2">
        <w:rPr>
          <w:i/>
        </w:rPr>
        <w:t xml:space="preserve">latency with ms on the y-axis. </w:t>
      </w:r>
      <w:r w:rsidR="0052253C">
        <w:rPr>
          <w:i/>
        </w:rPr>
        <w:t xml:space="preserve">Data is shown </w:t>
      </w:r>
      <w:r w:rsidR="006D084A">
        <w:rPr>
          <w:i/>
        </w:rPr>
        <w:t xml:space="preserve">with </w:t>
      </w:r>
      <w:r w:rsidR="0052253C">
        <w:rPr>
          <w:i/>
        </w:rPr>
        <w:t>stimulation i</w:t>
      </w:r>
      <w:r w:rsidR="00631BE2">
        <w:rPr>
          <w:i/>
        </w:rPr>
        <w:t xml:space="preserve">ntensity </w:t>
      </w:r>
      <w:r w:rsidR="0052253C">
        <w:rPr>
          <w:i/>
        </w:rPr>
        <w:t xml:space="preserve">on the x-axis </w:t>
      </w:r>
      <w:r w:rsidR="00631BE2">
        <w:rPr>
          <w:i/>
        </w:rPr>
        <w:t xml:space="preserve">in percent of resting motor threshold. </w:t>
      </w:r>
      <w:r w:rsidR="001521A7">
        <w:rPr>
          <w:i/>
        </w:rPr>
        <w:t>Enlarged color-</w:t>
      </w:r>
      <w:r w:rsidR="0052253C">
        <w:rPr>
          <w:i/>
        </w:rPr>
        <w:t>markers indicate significant differences between the respective factor levels</w:t>
      </w:r>
      <w:r w:rsidR="0092731B">
        <w:rPr>
          <w:i/>
        </w:rPr>
        <w:t xml:space="preserve"> as </w:t>
      </w:r>
      <w:r w:rsidR="003156F5">
        <w:rPr>
          <w:i/>
        </w:rPr>
        <w:t xml:space="preserve">returned </w:t>
      </w:r>
      <w:r w:rsidR="0092731B">
        <w:rPr>
          <w:i/>
        </w:rPr>
        <w:t>by permutation ana</w:t>
      </w:r>
      <w:r w:rsidR="0092731B">
        <w:rPr>
          <w:i/>
        </w:rPr>
        <w:t>l</w:t>
      </w:r>
      <w:r w:rsidR="0092731B">
        <w:rPr>
          <w:i/>
        </w:rPr>
        <w:t>ysis</w:t>
      </w:r>
      <w:r w:rsidR="006B205E">
        <w:rPr>
          <w:i/>
        </w:rPr>
        <w:t xml:space="preserve"> (</w:t>
      </w:r>
      <w:r w:rsidR="00E11B8E">
        <w:rPr>
          <w:i/>
        </w:rPr>
        <w:t>Bonferonni</w:t>
      </w:r>
      <w:r w:rsidR="007E4E32">
        <w:rPr>
          <w:i/>
        </w:rPr>
        <w:t>-</w:t>
      </w:r>
      <w:r w:rsidR="006B205E">
        <w:rPr>
          <w:i/>
        </w:rPr>
        <w:t>co</w:t>
      </w:r>
      <w:r w:rsidR="00A91BAA">
        <w:rPr>
          <w:i/>
        </w:rPr>
        <w:t xml:space="preserve">rrected for </w:t>
      </w:r>
      <w:r w:rsidR="007E4E32">
        <w:rPr>
          <w:i/>
        </w:rPr>
        <w:t>7 x 6</w:t>
      </w:r>
      <w:r w:rsidR="00E11B8E">
        <w:rPr>
          <w:i/>
        </w:rPr>
        <w:t xml:space="preserve"> </w:t>
      </w:r>
      <w:r w:rsidR="00A91BAA">
        <w:rPr>
          <w:i/>
        </w:rPr>
        <w:t>multiple comparison)</w:t>
      </w:r>
      <w:r w:rsidR="0092731B">
        <w:rPr>
          <w:i/>
        </w:rPr>
        <w:t xml:space="preserve">. </w:t>
      </w:r>
      <w:r w:rsidR="00A07B86">
        <w:rPr>
          <w:i/>
        </w:rPr>
        <w:t xml:space="preserve">Colored patches indicate the bootstrapped 95% confidence intervals. </w:t>
      </w:r>
    </w:p>
    <w:sectPr w:rsidR="00CF0679" w:rsidSect="00DD67AB">
      <w:pgSz w:w="11906" w:h="16838"/>
      <w:pgMar w:top="1417" w:right="1417" w:bottom="1134" w:left="1417"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4FBC7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3DB0" w:rsidRDefault="00313DB0" w:rsidP="00DD67AB">
      <w:pPr>
        <w:spacing w:after="0" w:line="240" w:lineRule="auto"/>
      </w:pPr>
      <w:r>
        <w:separator/>
      </w:r>
    </w:p>
  </w:endnote>
  <w:endnote w:type="continuationSeparator" w:id="0">
    <w:p w:rsidR="00313DB0" w:rsidRDefault="00313DB0" w:rsidP="00DD67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3DB0" w:rsidRDefault="00313DB0" w:rsidP="00DD67AB">
      <w:pPr>
        <w:spacing w:after="0" w:line="240" w:lineRule="auto"/>
      </w:pPr>
      <w:r w:rsidRPr="00DD67AB">
        <w:rPr>
          <w:color w:val="000000"/>
        </w:rPr>
        <w:separator/>
      </w:r>
    </w:p>
  </w:footnote>
  <w:footnote w:type="continuationSeparator" w:id="0">
    <w:p w:rsidR="00313DB0" w:rsidRDefault="00313DB0" w:rsidP="00DD67A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Bauer">
    <w15:presenceInfo w15:providerId="Windows Live" w15:userId="a049b3085b066c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
  <w:rsids>
    <w:rsidRoot w:val="00DD67AB"/>
    <w:rsid w:val="000110B2"/>
    <w:rsid w:val="00014F29"/>
    <w:rsid w:val="000168DC"/>
    <w:rsid w:val="00017D61"/>
    <w:rsid w:val="000264F9"/>
    <w:rsid w:val="00034D98"/>
    <w:rsid w:val="00040259"/>
    <w:rsid w:val="00047618"/>
    <w:rsid w:val="0005744F"/>
    <w:rsid w:val="0006401F"/>
    <w:rsid w:val="00082260"/>
    <w:rsid w:val="0008313B"/>
    <w:rsid w:val="00083997"/>
    <w:rsid w:val="00092317"/>
    <w:rsid w:val="00092E69"/>
    <w:rsid w:val="00093486"/>
    <w:rsid w:val="00095206"/>
    <w:rsid w:val="000A071B"/>
    <w:rsid w:val="000A1114"/>
    <w:rsid w:val="000A3107"/>
    <w:rsid w:val="000A61A6"/>
    <w:rsid w:val="000A7FD9"/>
    <w:rsid w:val="000B55FC"/>
    <w:rsid w:val="000B6F5F"/>
    <w:rsid w:val="000C3468"/>
    <w:rsid w:val="000D2322"/>
    <w:rsid w:val="000D4277"/>
    <w:rsid w:val="000D6C4B"/>
    <w:rsid w:val="000E1C23"/>
    <w:rsid w:val="000F0182"/>
    <w:rsid w:val="0010416B"/>
    <w:rsid w:val="00106651"/>
    <w:rsid w:val="00107EC7"/>
    <w:rsid w:val="00127F27"/>
    <w:rsid w:val="0014058D"/>
    <w:rsid w:val="001438E1"/>
    <w:rsid w:val="00147DB0"/>
    <w:rsid w:val="001521A7"/>
    <w:rsid w:val="00152237"/>
    <w:rsid w:val="00163551"/>
    <w:rsid w:val="00170E74"/>
    <w:rsid w:val="00173CC8"/>
    <w:rsid w:val="0017752B"/>
    <w:rsid w:val="00192324"/>
    <w:rsid w:val="00193EC3"/>
    <w:rsid w:val="001A2F04"/>
    <w:rsid w:val="001B54B3"/>
    <w:rsid w:val="001C4679"/>
    <w:rsid w:val="001C76CD"/>
    <w:rsid w:val="001D6A65"/>
    <w:rsid w:val="001E5FB8"/>
    <w:rsid w:val="00220B84"/>
    <w:rsid w:val="002211D4"/>
    <w:rsid w:val="002255D1"/>
    <w:rsid w:val="00230D69"/>
    <w:rsid w:val="00233643"/>
    <w:rsid w:val="0023727D"/>
    <w:rsid w:val="002409EE"/>
    <w:rsid w:val="002463A5"/>
    <w:rsid w:val="00250742"/>
    <w:rsid w:val="00252B0B"/>
    <w:rsid w:val="00255D8E"/>
    <w:rsid w:val="002568A5"/>
    <w:rsid w:val="0025767A"/>
    <w:rsid w:val="00271C3B"/>
    <w:rsid w:val="002755C7"/>
    <w:rsid w:val="00275C6A"/>
    <w:rsid w:val="00275D7F"/>
    <w:rsid w:val="002801D2"/>
    <w:rsid w:val="002807F2"/>
    <w:rsid w:val="002843F2"/>
    <w:rsid w:val="00284506"/>
    <w:rsid w:val="0028547C"/>
    <w:rsid w:val="002A0CAD"/>
    <w:rsid w:val="002A446F"/>
    <w:rsid w:val="002A62AF"/>
    <w:rsid w:val="002B0A8D"/>
    <w:rsid w:val="002B5802"/>
    <w:rsid w:val="002C538E"/>
    <w:rsid w:val="002D08E7"/>
    <w:rsid w:val="002D16F9"/>
    <w:rsid w:val="002D2D58"/>
    <w:rsid w:val="002D39D4"/>
    <w:rsid w:val="002F12D7"/>
    <w:rsid w:val="002F16C1"/>
    <w:rsid w:val="002F2C86"/>
    <w:rsid w:val="00311EDD"/>
    <w:rsid w:val="00313DB0"/>
    <w:rsid w:val="003156F5"/>
    <w:rsid w:val="0031639D"/>
    <w:rsid w:val="00333691"/>
    <w:rsid w:val="0034727E"/>
    <w:rsid w:val="00350D86"/>
    <w:rsid w:val="00353FF1"/>
    <w:rsid w:val="003540FF"/>
    <w:rsid w:val="00356A57"/>
    <w:rsid w:val="00361003"/>
    <w:rsid w:val="003627C8"/>
    <w:rsid w:val="003636EC"/>
    <w:rsid w:val="00363FE1"/>
    <w:rsid w:val="00364345"/>
    <w:rsid w:val="0036652C"/>
    <w:rsid w:val="00373684"/>
    <w:rsid w:val="00376DA9"/>
    <w:rsid w:val="0038033D"/>
    <w:rsid w:val="0039116D"/>
    <w:rsid w:val="003950C1"/>
    <w:rsid w:val="003A43C8"/>
    <w:rsid w:val="003A7A26"/>
    <w:rsid w:val="003B0201"/>
    <w:rsid w:val="003B57CD"/>
    <w:rsid w:val="003C1E66"/>
    <w:rsid w:val="003C2D8A"/>
    <w:rsid w:val="003C5B8D"/>
    <w:rsid w:val="003D5921"/>
    <w:rsid w:val="003D6809"/>
    <w:rsid w:val="003D7D76"/>
    <w:rsid w:val="003E32D0"/>
    <w:rsid w:val="0040074E"/>
    <w:rsid w:val="0040398A"/>
    <w:rsid w:val="004053D8"/>
    <w:rsid w:val="00405633"/>
    <w:rsid w:val="00410392"/>
    <w:rsid w:val="004207E6"/>
    <w:rsid w:val="0042442B"/>
    <w:rsid w:val="0042497E"/>
    <w:rsid w:val="0043392E"/>
    <w:rsid w:val="00441343"/>
    <w:rsid w:val="00442773"/>
    <w:rsid w:val="0045485A"/>
    <w:rsid w:val="00457DA0"/>
    <w:rsid w:val="00461FD0"/>
    <w:rsid w:val="004673BA"/>
    <w:rsid w:val="004765C0"/>
    <w:rsid w:val="004858D9"/>
    <w:rsid w:val="004862D3"/>
    <w:rsid w:val="00486C7A"/>
    <w:rsid w:val="00487246"/>
    <w:rsid w:val="00490211"/>
    <w:rsid w:val="00492AAB"/>
    <w:rsid w:val="004A3162"/>
    <w:rsid w:val="004B05EA"/>
    <w:rsid w:val="004B5E6C"/>
    <w:rsid w:val="004B7289"/>
    <w:rsid w:val="004C19D9"/>
    <w:rsid w:val="004C61FD"/>
    <w:rsid w:val="004D1CB0"/>
    <w:rsid w:val="004D26BA"/>
    <w:rsid w:val="004E0DCF"/>
    <w:rsid w:val="004F0169"/>
    <w:rsid w:val="004F5BE4"/>
    <w:rsid w:val="00502730"/>
    <w:rsid w:val="005134CB"/>
    <w:rsid w:val="005147D1"/>
    <w:rsid w:val="00516E87"/>
    <w:rsid w:val="00521910"/>
    <w:rsid w:val="0052253C"/>
    <w:rsid w:val="00522BD7"/>
    <w:rsid w:val="0052473D"/>
    <w:rsid w:val="005321F6"/>
    <w:rsid w:val="00532C25"/>
    <w:rsid w:val="005352D6"/>
    <w:rsid w:val="00540314"/>
    <w:rsid w:val="00540399"/>
    <w:rsid w:val="00540F48"/>
    <w:rsid w:val="0054130C"/>
    <w:rsid w:val="00564952"/>
    <w:rsid w:val="005727CD"/>
    <w:rsid w:val="005827CC"/>
    <w:rsid w:val="00585209"/>
    <w:rsid w:val="00586EBC"/>
    <w:rsid w:val="00587CB0"/>
    <w:rsid w:val="0059431C"/>
    <w:rsid w:val="005967FE"/>
    <w:rsid w:val="005A2C11"/>
    <w:rsid w:val="005A5308"/>
    <w:rsid w:val="005A7F8A"/>
    <w:rsid w:val="005B5313"/>
    <w:rsid w:val="005B7467"/>
    <w:rsid w:val="005D03A0"/>
    <w:rsid w:val="005D61DD"/>
    <w:rsid w:val="005E1107"/>
    <w:rsid w:val="005E5092"/>
    <w:rsid w:val="005F3850"/>
    <w:rsid w:val="005F4FF9"/>
    <w:rsid w:val="00601BF5"/>
    <w:rsid w:val="0060429D"/>
    <w:rsid w:val="00613406"/>
    <w:rsid w:val="00615A59"/>
    <w:rsid w:val="006238C0"/>
    <w:rsid w:val="006278F5"/>
    <w:rsid w:val="0063131E"/>
    <w:rsid w:val="00631BE2"/>
    <w:rsid w:val="006328CB"/>
    <w:rsid w:val="00635AC7"/>
    <w:rsid w:val="006363C0"/>
    <w:rsid w:val="00642D74"/>
    <w:rsid w:val="00652847"/>
    <w:rsid w:val="00654A68"/>
    <w:rsid w:val="00660EA7"/>
    <w:rsid w:val="006618FD"/>
    <w:rsid w:val="006730D0"/>
    <w:rsid w:val="00674636"/>
    <w:rsid w:val="00696142"/>
    <w:rsid w:val="006978A8"/>
    <w:rsid w:val="00697D66"/>
    <w:rsid w:val="006A227F"/>
    <w:rsid w:val="006A40DD"/>
    <w:rsid w:val="006A4ABC"/>
    <w:rsid w:val="006A5634"/>
    <w:rsid w:val="006A5AF7"/>
    <w:rsid w:val="006B205E"/>
    <w:rsid w:val="006B4D39"/>
    <w:rsid w:val="006B52B4"/>
    <w:rsid w:val="006B6ECB"/>
    <w:rsid w:val="006C22E2"/>
    <w:rsid w:val="006C55EA"/>
    <w:rsid w:val="006C5DAC"/>
    <w:rsid w:val="006C6A85"/>
    <w:rsid w:val="006D084A"/>
    <w:rsid w:val="006D3256"/>
    <w:rsid w:val="006D33F8"/>
    <w:rsid w:val="006D53FA"/>
    <w:rsid w:val="006E01AB"/>
    <w:rsid w:val="006E45B1"/>
    <w:rsid w:val="006F197D"/>
    <w:rsid w:val="00700B5F"/>
    <w:rsid w:val="00701C44"/>
    <w:rsid w:val="00704997"/>
    <w:rsid w:val="007074F9"/>
    <w:rsid w:val="00710220"/>
    <w:rsid w:val="0072056C"/>
    <w:rsid w:val="007225B3"/>
    <w:rsid w:val="007232E3"/>
    <w:rsid w:val="0072752C"/>
    <w:rsid w:val="00727BE2"/>
    <w:rsid w:val="007330A5"/>
    <w:rsid w:val="007337C5"/>
    <w:rsid w:val="00733ABA"/>
    <w:rsid w:val="0074618C"/>
    <w:rsid w:val="00746F01"/>
    <w:rsid w:val="007500C0"/>
    <w:rsid w:val="007570D7"/>
    <w:rsid w:val="00757595"/>
    <w:rsid w:val="0076208B"/>
    <w:rsid w:val="00763159"/>
    <w:rsid w:val="00771213"/>
    <w:rsid w:val="0077517F"/>
    <w:rsid w:val="00785776"/>
    <w:rsid w:val="007902AF"/>
    <w:rsid w:val="007A1043"/>
    <w:rsid w:val="007B30BB"/>
    <w:rsid w:val="007B7E5C"/>
    <w:rsid w:val="007C22D8"/>
    <w:rsid w:val="007C2667"/>
    <w:rsid w:val="007D362C"/>
    <w:rsid w:val="007D68AF"/>
    <w:rsid w:val="007E4E32"/>
    <w:rsid w:val="007E6203"/>
    <w:rsid w:val="007F1266"/>
    <w:rsid w:val="007F3084"/>
    <w:rsid w:val="007F4311"/>
    <w:rsid w:val="008023C8"/>
    <w:rsid w:val="0080277D"/>
    <w:rsid w:val="008155BF"/>
    <w:rsid w:val="008300AC"/>
    <w:rsid w:val="00832E3E"/>
    <w:rsid w:val="008356AC"/>
    <w:rsid w:val="00840C6E"/>
    <w:rsid w:val="008420DB"/>
    <w:rsid w:val="00842E86"/>
    <w:rsid w:val="00853705"/>
    <w:rsid w:val="008567C9"/>
    <w:rsid w:val="00860288"/>
    <w:rsid w:val="008634AF"/>
    <w:rsid w:val="008645EB"/>
    <w:rsid w:val="00870BD6"/>
    <w:rsid w:val="00873DE3"/>
    <w:rsid w:val="00874578"/>
    <w:rsid w:val="0088089A"/>
    <w:rsid w:val="00882BAD"/>
    <w:rsid w:val="00891537"/>
    <w:rsid w:val="008939E9"/>
    <w:rsid w:val="00895716"/>
    <w:rsid w:val="008A0FD1"/>
    <w:rsid w:val="008A606D"/>
    <w:rsid w:val="008B2160"/>
    <w:rsid w:val="008C1E7B"/>
    <w:rsid w:val="008C2361"/>
    <w:rsid w:val="008C40D3"/>
    <w:rsid w:val="008D1474"/>
    <w:rsid w:val="008D3985"/>
    <w:rsid w:val="008D46C7"/>
    <w:rsid w:val="008E3EC1"/>
    <w:rsid w:val="008E5DB8"/>
    <w:rsid w:val="008E6118"/>
    <w:rsid w:val="008E6A83"/>
    <w:rsid w:val="008F137D"/>
    <w:rsid w:val="008F707A"/>
    <w:rsid w:val="00900EAD"/>
    <w:rsid w:val="00910DCE"/>
    <w:rsid w:val="00911D21"/>
    <w:rsid w:val="00915480"/>
    <w:rsid w:val="0092731B"/>
    <w:rsid w:val="00934838"/>
    <w:rsid w:val="009358D5"/>
    <w:rsid w:val="00940708"/>
    <w:rsid w:val="009418C2"/>
    <w:rsid w:val="00943C12"/>
    <w:rsid w:val="00944201"/>
    <w:rsid w:val="0095087F"/>
    <w:rsid w:val="00951954"/>
    <w:rsid w:val="0095289A"/>
    <w:rsid w:val="0095502A"/>
    <w:rsid w:val="00956A0C"/>
    <w:rsid w:val="0095759C"/>
    <w:rsid w:val="00966E60"/>
    <w:rsid w:val="0097519A"/>
    <w:rsid w:val="00982E9E"/>
    <w:rsid w:val="00986F66"/>
    <w:rsid w:val="009A4CCA"/>
    <w:rsid w:val="009A6374"/>
    <w:rsid w:val="009B634D"/>
    <w:rsid w:val="009C4A7F"/>
    <w:rsid w:val="009C557F"/>
    <w:rsid w:val="009D133F"/>
    <w:rsid w:val="009E0682"/>
    <w:rsid w:val="009F46D8"/>
    <w:rsid w:val="00A060DC"/>
    <w:rsid w:val="00A07B86"/>
    <w:rsid w:val="00A11204"/>
    <w:rsid w:val="00A123E8"/>
    <w:rsid w:val="00A12ACE"/>
    <w:rsid w:val="00A15C41"/>
    <w:rsid w:val="00A177E2"/>
    <w:rsid w:val="00A273F6"/>
    <w:rsid w:val="00A30EFE"/>
    <w:rsid w:val="00A337F4"/>
    <w:rsid w:val="00A42410"/>
    <w:rsid w:val="00A44C2D"/>
    <w:rsid w:val="00A54CA2"/>
    <w:rsid w:val="00A54E87"/>
    <w:rsid w:val="00A55D09"/>
    <w:rsid w:val="00A65F13"/>
    <w:rsid w:val="00A65F64"/>
    <w:rsid w:val="00A762A1"/>
    <w:rsid w:val="00A777EC"/>
    <w:rsid w:val="00A82C56"/>
    <w:rsid w:val="00A83FF2"/>
    <w:rsid w:val="00A8721E"/>
    <w:rsid w:val="00A875B3"/>
    <w:rsid w:val="00A91BAA"/>
    <w:rsid w:val="00A96813"/>
    <w:rsid w:val="00A9706D"/>
    <w:rsid w:val="00AA076E"/>
    <w:rsid w:val="00AA5312"/>
    <w:rsid w:val="00AA67FD"/>
    <w:rsid w:val="00AA697F"/>
    <w:rsid w:val="00AB0605"/>
    <w:rsid w:val="00AB1CB6"/>
    <w:rsid w:val="00AB1FBC"/>
    <w:rsid w:val="00AB2D3A"/>
    <w:rsid w:val="00AB428B"/>
    <w:rsid w:val="00AB4534"/>
    <w:rsid w:val="00AD57D6"/>
    <w:rsid w:val="00AE22A1"/>
    <w:rsid w:val="00AE6F2F"/>
    <w:rsid w:val="00AF3013"/>
    <w:rsid w:val="00B01BE2"/>
    <w:rsid w:val="00B02B3A"/>
    <w:rsid w:val="00B038B1"/>
    <w:rsid w:val="00B04313"/>
    <w:rsid w:val="00B12002"/>
    <w:rsid w:val="00B211B2"/>
    <w:rsid w:val="00B3166C"/>
    <w:rsid w:val="00B32740"/>
    <w:rsid w:val="00B3619A"/>
    <w:rsid w:val="00B4557E"/>
    <w:rsid w:val="00B45941"/>
    <w:rsid w:val="00B476BF"/>
    <w:rsid w:val="00B55299"/>
    <w:rsid w:val="00B575B9"/>
    <w:rsid w:val="00B60438"/>
    <w:rsid w:val="00B60779"/>
    <w:rsid w:val="00B66BD9"/>
    <w:rsid w:val="00B74B3C"/>
    <w:rsid w:val="00B832B7"/>
    <w:rsid w:val="00B83CE7"/>
    <w:rsid w:val="00B83D76"/>
    <w:rsid w:val="00B87F4C"/>
    <w:rsid w:val="00B97865"/>
    <w:rsid w:val="00BA3171"/>
    <w:rsid w:val="00BA3E71"/>
    <w:rsid w:val="00BA4E0C"/>
    <w:rsid w:val="00BA4E22"/>
    <w:rsid w:val="00BA534A"/>
    <w:rsid w:val="00BB1FAF"/>
    <w:rsid w:val="00BB7740"/>
    <w:rsid w:val="00BC3C80"/>
    <w:rsid w:val="00BD0812"/>
    <w:rsid w:val="00BD0C3F"/>
    <w:rsid w:val="00BD421E"/>
    <w:rsid w:val="00BD487C"/>
    <w:rsid w:val="00BD6056"/>
    <w:rsid w:val="00BE61D9"/>
    <w:rsid w:val="00BF17ED"/>
    <w:rsid w:val="00BF7F47"/>
    <w:rsid w:val="00C02781"/>
    <w:rsid w:val="00C0695F"/>
    <w:rsid w:val="00C06EEF"/>
    <w:rsid w:val="00C153FA"/>
    <w:rsid w:val="00C264BC"/>
    <w:rsid w:val="00C2651B"/>
    <w:rsid w:val="00C278CC"/>
    <w:rsid w:val="00C33E01"/>
    <w:rsid w:val="00C42F07"/>
    <w:rsid w:val="00C517EA"/>
    <w:rsid w:val="00C61BE4"/>
    <w:rsid w:val="00C705F9"/>
    <w:rsid w:val="00C72C69"/>
    <w:rsid w:val="00C76E89"/>
    <w:rsid w:val="00C8024F"/>
    <w:rsid w:val="00C86DBF"/>
    <w:rsid w:val="00C8779D"/>
    <w:rsid w:val="00C94729"/>
    <w:rsid w:val="00CA3479"/>
    <w:rsid w:val="00CA4291"/>
    <w:rsid w:val="00CB0B33"/>
    <w:rsid w:val="00CB4482"/>
    <w:rsid w:val="00CB60D0"/>
    <w:rsid w:val="00CC1D81"/>
    <w:rsid w:val="00CD1605"/>
    <w:rsid w:val="00CD672C"/>
    <w:rsid w:val="00CE1202"/>
    <w:rsid w:val="00CE46E8"/>
    <w:rsid w:val="00CF0679"/>
    <w:rsid w:val="00CF3B85"/>
    <w:rsid w:val="00CF4305"/>
    <w:rsid w:val="00CF5280"/>
    <w:rsid w:val="00D10D86"/>
    <w:rsid w:val="00D11286"/>
    <w:rsid w:val="00D13144"/>
    <w:rsid w:val="00D137BE"/>
    <w:rsid w:val="00D13C0A"/>
    <w:rsid w:val="00D25A56"/>
    <w:rsid w:val="00D25CA7"/>
    <w:rsid w:val="00D35BD5"/>
    <w:rsid w:val="00D37F5B"/>
    <w:rsid w:val="00D4190E"/>
    <w:rsid w:val="00D439BB"/>
    <w:rsid w:val="00D52368"/>
    <w:rsid w:val="00D62A07"/>
    <w:rsid w:val="00D70E14"/>
    <w:rsid w:val="00D756B9"/>
    <w:rsid w:val="00D77D62"/>
    <w:rsid w:val="00DA14B8"/>
    <w:rsid w:val="00DA552E"/>
    <w:rsid w:val="00DA7C09"/>
    <w:rsid w:val="00DB0C1F"/>
    <w:rsid w:val="00DD2B1F"/>
    <w:rsid w:val="00DD5E55"/>
    <w:rsid w:val="00DD67AB"/>
    <w:rsid w:val="00DD7472"/>
    <w:rsid w:val="00DE17AA"/>
    <w:rsid w:val="00DE7CC9"/>
    <w:rsid w:val="00E02EF6"/>
    <w:rsid w:val="00E11B8E"/>
    <w:rsid w:val="00E120CD"/>
    <w:rsid w:val="00E12ED1"/>
    <w:rsid w:val="00E15462"/>
    <w:rsid w:val="00E27171"/>
    <w:rsid w:val="00E30DC0"/>
    <w:rsid w:val="00E31BFC"/>
    <w:rsid w:val="00E32FDE"/>
    <w:rsid w:val="00E3320E"/>
    <w:rsid w:val="00E34B37"/>
    <w:rsid w:val="00E36F87"/>
    <w:rsid w:val="00E634D2"/>
    <w:rsid w:val="00E739E3"/>
    <w:rsid w:val="00E92A11"/>
    <w:rsid w:val="00E961B7"/>
    <w:rsid w:val="00EC761C"/>
    <w:rsid w:val="00ED260C"/>
    <w:rsid w:val="00ED2A99"/>
    <w:rsid w:val="00EE6C3A"/>
    <w:rsid w:val="00EF2F93"/>
    <w:rsid w:val="00EF3284"/>
    <w:rsid w:val="00EF5AC1"/>
    <w:rsid w:val="00F06766"/>
    <w:rsid w:val="00F11C91"/>
    <w:rsid w:val="00F13779"/>
    <w:rsid w:val="00F145F7"/>
    <w:rsid w:val="00F16398"/>
    <w:rsid w:val="00F2117B"/>
    <w:rsid w:val="00F2587B"/>
    <w:rsid w:val="00F32333"/>
    <w:rsid w:val="00F324D8"/>
    <w:rsid w:val="00F40052"/>
    <w:rsid w:val="00F40685"/>
    <w:rsid w:val="00F43552"/>
    <w:rsid w:val="00F43EA7"/>
    <w:rsid w:val="00F520EF"/>
    <w:rsid w:val="00F556EE"/>
    <w:rsid w:val="00F60148"/>
    <w:rsid w:val="00F710E5"/>
    <w:rsid w:val="00F74683"/>
    <w:rsid w:val="00F74F12"/>
    <w:rsid w:val="00F77859"/>
    <w:rsid w:val="00F779DB"/>
    <w:rsid w:val="00F84CC0"/>
    <w:rsid w:val="00F95F8D"/>
    <w:rsid w:val="00F968E0"/>
    <w:rsid w:val="00FA749D"/>
    <w:rsid w:val="00FC31EC"/>
    <w:rsid w:val="00FC5CDD"/>
    <w:rsid w:val="00FD26D6"/>
    <w:rsid w:val="00FD5B2E"/>
    <w:rsid w:val="00FE1C67"/>
    <w:rsid w:val="00FE473E"/>
    <w:rsid w:val="00FF3734"/>
    <w:rsid w:val="00FF3CBC"/>
    <w:rsid w:val="00FF3CF9"/>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E3EC1"/>
  </w:style>
  <w:style w:type="paragraph" w:styleId="berschrift1">
    <w:name w:val="heading 1"/>
    <w:basedOn w:val="Standard"/>
    <w:next w:val="Standard"/>
    <w:link w:val="berschrift1Zchn"/>
    <w:uiPriority w:val="9"/>
    <w:qFormat/>
    <w:rsid w:val="003950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950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950C1"/>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3950C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3950C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3950C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3950C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950C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3950C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body"/>
    <w:rsid w:val="00DD67AB"/>
    <w:pPr>
      <w:keepNext/>
      <w:suppressAutoHyphens/>
      <w:spacing w:before="240" w:after="120"/>
    </w:pPr>
    <w:rPr>
      <w:rFonts w:ascii="Arial" w:eastAsia="Microsoft YaHei" w:hAnsi="Arial" w:cs="Mangal"/>
      <w:sz w:val="28"/>
      <w:szCs w:val="28"/>
    </w:rPr>
  </w:style>
  <w:style w:type="paragraph" w:customStyle="1" w:styleId="Textbody">
    <w:name w:val="Text body"/>
    <w:basedOn w:val="Standard"/>
    <w:rsid w:val="00DD67AB"/>
    <w:pPr>
      <w:suppressAutoHyphens/>
      <w:spacing w:after="120"/>
    </w:pPr>
  </w:style>
  <w:style w:type="paragraph" w:styleId="Liste">
    <w:name w:val="List"/>
    <w:basedOn w:val="Textbody"/>
    <w:rsid w:val="00DD67AB"/>
    <w:rPr>
      <w:rFonts w:cs="Mangal"/>
    </w:rPr>
  </w:style>
  <w:style w:type="paragraph" w:styleId="Beschriftung">
    <w:name w:val="caption"/>
    <w:basedOn w:val="Standard"/>
    <w:next w:val="Standard"/>
    <w:uiPriority w:val="35"/>
    <w:unhideWhenUsed/>
    <w:qFormat/>
    <w:rsid w:val="003950C1"/>
    <w:pPr>
      <w:spacing w:line="240" w:lineRule="auto"/>
    </w:pPr>
    <w:rPr>
      <w:b/>
      <w:bCs/>
      <w:color w:val="4F81BD" w:themeColor="accent1"/>
      <w:sz w:val="18"/>
      <w:szCs w:val="18"/>
    </w:rPr>
  </w:style>
  <w:style w:type="paragraph" w:customStyle="1" w:styleId="Index">
    <w:name w:val="Index"/>
    <w:basedOn w:val="Standard"/>
    <w:rsid w:val="00DD67AB"/>
    <w:pPr>
      <w:suppressLineNumbers/>
      <w:suppressAutoHyphens/>
    </w:pPr>
    <w:rPr>
      <w:rFonts w:cs="Mangal"/>
    </w:rPr>
  </w:style>
  <w:style w:type="paragraph" w:styleId="Kopfzeile">
    <w:name w:val="header"/>
    <w:basedOn w:val="Standard"/>
    <w:rsid w:val="00DD67AB"/>
    <w:pPr>
      <w:suppressLineNumbers/>
      <w:tabs>
        <w:tab w:val="center" w:pos="4536"/>
        <w:tab w:val="right" w:pos="9072"/>
      </w:tabs>
      <w:suppressAutoHyphens/>
      <w:spacing w:after="0" w:line="240" w:lineRule="auto"/>
    </w:pPr>
  </w:style>
  <w:style w:type="paragraph" w:styleId="Fuzeile">
    <w:name w:val="footer"/>
    <w:basedOn w:val="Standard"/>
    <w:rsid w:val="00DD67AB"/>
    <w:pPr>
      <w:suppressLineNumbers/>
      <w:tabs>
        <w:tab w:val="center" w:pos="4536"/>
        <w:tab w:val="right" w:pos="9072"/>
      </w:tabs>
      <w:suppressAutoHyphens/>
      <w:spacing w:after="0" w:line="240" w:lineRule="auto"/>
    </w:pPr>
  </w:style>
  <w:style w:type="paragraph" w:styleId="Kommentartext">
    <w:name w:val="annotation text"/>
    <w:basedOn w:val="Standard"/>
    <w:rsid w:val="00DD67AB"/>
    <w:pPr>
      <w:suppressAutoHyphens/>
      <w:spacing w:line="240" w:lineRule="auto"/>
    </w:pPr>
    <w:rPr>
      <w:sz w:val="20"/>
      <w:szCs w:val="20"/>
    </w:rPr>
  </w:style>
  <w:style w:type="paragraph" w:styleId="Kommentarthema">
    <w:name w:val="annotation subject"/>
    <w:basedOn w:val="Kommentartext"/>
    <w:rsid w:val="00DD67AB"/>
    <w:rPr>
      <w:b/>
      <w:bCs/>
    </w:rPr>
  </w:style>
  <w:style w:type="paragraph" w:styleId="Sprechblasentext">
    <w:name w:val="Balloon Text"/>
    <w:basedOn w:val="Standard"/>
    <w:rsid w:val="00DD67AB"/>
    <w:pPr>
      <w:suppressAutoHyphens/>
      <w:spacing w:after="0" w:line="240" w:lineRule="auto"/>
    </w:pPr>
    <w:rPr>
      <w:rFonts w:ascii="Tahoma" w:hAnsi="Tahoma" w:cs="Tahoma"/>
      <w:sz w:val="16"/>
      <w:szCs w:val="16"/>
    </w:rPr>
  </w:style>
  <w:style w:type="character" w:customStyle="1" w:styleId="KopfzeileZchn">
    <w:name w:val="Kopfzeile Zchn"/>
    <w:basedOn w:val="Absatz-Standardschriftart"/>
    <w:rsid w:val="00DD67AB"/>
  </w:style>
  <w:style w:type="character" w:customStyle="1" w:styleId="FuzeileZchn">
    <w:name w:val="Fußzeile Zchn"/>
    <w:basedOn w:val="Absatz-Standardschriftart"/>
    <w:rsid w:val="00DD67AB"/>
  </w:style>
  <w:style w:type="character" w:styleId="Kommentarzeichen">
    <w:name w:val="annotation reference"/>
    <w:basedOn w:val="Absatz-Standardschriftart"/>
    <w:rsid w:val="00DD67AB"/>
    <w:rPr>
      <w:sz w:val="16"/>
      <w:szCs w:val="16"/>
    </w:rPr>
  </w:style>
  <w:style w:type="character" w:customStyle="1" w:styleId="KommentartextZchn">
    <w:name w:val="Kommentartext Zchn"/>
    <w:basedOn w:val="Absatz-Standardschriftart"/>
    <w:rsid w:val="00DD67AB"/>
    <w:rPr>
      <w:sz w:val="20"/>
      <w:szCs w:val="20"/>
    </w:rPr>
  </w:style>
  <w:style w:type="character" w:customStyle="1" w:styleId="KommentarthemaZchn">
    <w:name w:val="Kommentarthema Zchn"/>
    <w:basedOn w:val="KommentartextZchn"/>
    <w:rsid w:val="00DD67AB"/>
    <w:rPr>
      <w:b/>
      <w:bCs/>
      <w:sz w:val="20"/>
      <w:szCs w:val="20"/>
    </w:rPr>
  </w:style>
  <w:style w:type="character" w:customStyle="1" w:styleId="SprechblasentextZchn">
    <w:name w:val="Sprechblasentext Zchn"/>
    <w:basedOn w:val="Absatz-Standardschriftart"/>
    <w:rsid w:val="00DD67AB"/>
    <w:rPr>
      <w:rFonts w:ascii="Tahoma" w:hAnsi="Tahoma" w:cs="Tahoma"/>
      <w:sz w:val="16"/>
      <w:szCs w:val="16"/>
    </w:rPr>
  </w:style>
  <w:style w:type="character" w:customStyle="1" w:styleId="berschrift1Zchn">
    <w:name w:val="Überschrift 1 Zchn"/>
    <w:basedOn w:val="Absatz-Standardschriftart"/>
    <w:link w:val="berschrift1"/>
    <w:uiPriority w:val="9"/>
    <w:rsid w:val="003950C1"/>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semiHidden/>
    <w:rsid w:val="003950C1"/>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3950C1"/>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3950C1"/>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rsid w:val="003950C1"/>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rsid w:val="003950C1"/>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rsid w:val="003950C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rsid w:val="003950C1"/>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rsid w:val="003950C1"/>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3950C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3950C1"/>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3950C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3950C1"/>
    <w:rPr>
      <w:rFonts w:asciiTheme="majorHAnsi" w:eastAsiaTheme="majorEastAsia" w:hAnsiTheme="majorHAnsi" w:cstheme="majorBidi"/>
      <w:i/>
      <w:iCs/>
      <w:color w:val="4F81BD" w:themeColor="accent1"/>
      <w:spacing w:val="15"/>
      <w:sz w:val="24"/>
      <w:szCs w:val="24"/>
    </w:rPr>
  </w:style>
  <w:style w:type="character" w:styleId="Fett">
    <w:name w:val="Strong"/>
    <w:basedOn w:val="Absatz-Standardschriftart"/>
    <w:uiPriority w:val="22"/>
    <w:qFormat/>
    <w:rsid w:val="003950C1"/>
    <w:rPr>
      <w:b/>
      <w:bCs/>
    </w:rPr>
  </w:style>
  <w:style w:type="character" w:styleId="Hervorhebung">
    <w:name w:val="Emphasis"/>
    <w:basedOn w:val="Absatz-Standardschriftart"/>
    <w:uiPriority w:val="20"/>
    <w:qFormat/>
    <w:rsid w:val="003950C1"/>
    <w:rPr>
      <w:i/>
      <w:iCs/>
    </w:rPr>
  </w:style>
  <w:style w:type="paragraph" w:styleId="KeinLeerraum">
    <w:name w:val="No Spacing"/>
    <w:uiPriority w:val="1"/>
    <w:qFormat/>
    <w:rsid w:val="003950C1"/>
    <w:pPr>
      <w:spacing w:after="0" w:line="240" w:lineRule="auto"/>
    </w:pPr>
  </w:style>
  <w:style w:type="paragraph" w:styleId="Listenabsatz">
    <w:name w:val="List Paragraph"/>
    <w:basedOn w:val="Standard"/>
    <w:uiPriority w:val="34"/>
    <w:qFormat/>
    <w:rsid w:val="003950C1"/>
    <w:pPr>
      <w:ind w:left="720"/>
      <w:contextualSpacing/>
    </w:pPr>
  </w:style>
  <w:style w:type="paragraph" w:styleId="Anfhrungszeichen">
    <w:name w:val="Quote"/>
    <w:basedOn w:val="Standard"/>
    <w:next w:val="Standard"/>
    <w:link w:val="AnfhrungszeichenZchn"/>
    <w:uiPriority w:val="29"/>
    <w:qFormat/>
    <w:rsid w:val="003950C1"/>
    <w:rPr>
      <w:i/>
      <w:iCs/>
      <w:color w:val="000000" w:themeColor="text1"/>
    </w:rPr>
  </w:style>
  <w:style w:type="character" w:customStyle="1" w:styleId="AnfhrungszeichenZchn">
    <w:name w:val="Anführungszeichen Zchn"/>
    <w:basedOn w:val="Absatz-Standardschriftart"/>
    <w:link w:val="Anfhrungszeichen"/>
    <w:uiPriority w:val="29"/>
    <w:rsid w:val="003950C1"/>
    <w:rPr>
      <w:i/>
      <w:iCs/>
      <w:color w:val="000000" w:themeColor="text1"/>
    </w:rPr>
  </w:style>
  <w:style w:type="paragraph" w:styleId="IntensivesAnfhrungszeichen">
    <w:name w:val="Intense Quote"/>
    <w:basedOn w:val="Standard"/>
    <w:next w:val="Standard"/>
    <w:link w:val="IntensivesAnfhrungszeichenZchn"/>
    <w:uiPriority w:val="30"/>
    <w:qFormat/>
    <w:rsid w:val="003950C1"/>
    <w:pPr>
      <w:pBdr>
        <w:bottom w:val="single" w:sz="4" w:space="4" w:color="4F81BD" w:themeColor="accent1"/>
      </w:pBdr>
      <w:spacing w:before="200" w:after="280"/>
      <w:ind w:left="936" w:right="936"/>
    </w:pPr>
    <w:rPr>
      <w:b/>
      <w:bCs/>
      <w:i/>
      <w:iCs/>
      <w:color w:val="4F81BD" w:themeColor="accent1"/>
    </w:rPr>
  </w:style>
  <w:style w:type="character" w:customStyle="1" w:styleId="IntensivesAnfhrungszeichenZchn">
    <w:name w:val="Intensives Anführungszeichen Zchn"/>
    <w:basedOn w:val="Absatz-Standardschriftart"/>
    <w:link w:val="IntensivesAnfhrungszeichen"/>
    <w:uiPriority w:val="30"/>
    <w:rsid w:val="003950C1"/>
    <w:rPr>
      <w:b/>
      <w:bCs/>
      <w:i/>
      <w:iCs/>
      <w:color w:val="4F81BD" w:themeColor="accent1"/>
    </w:rPr>
  </w:style>
  <w:style w:type="character" w:styleId="SchwacheHervorhebung">
    <w:name w:val="Subtle Emphasis"/>
    <w:basedOn w:val="Absatz-Standardschriftart"/>
    <w:uiPriority w:val="19"/>
    <w:qFormat/>
    <w:rsid w:val="003950C1"/>
    <w:rPr>
      <w:i/>
      <w:iCs/>
      <w:color w:val="808080" w:themeColor="text1" w:themeTint="7F"/>
    </w:rPr>
  </w:style>
  <w:style w:type="character" w:styleId="IntensiveHervorhebung">
    <w:name w:val="Intense Emphasis"/>
    <w:basedOn w:val="Absatz-Standardschriftart"/>
    <w:uiPriority w:val="21"/>
    <w:qFormat/>
    <w:rsid w:val="003950C1"/>
    <w:rPr>
      <w:b/>
      <w:bCs/>
      <w:i/>
      <w:iCs/>
      <w:color w:val="4F81BD" w:themeColor="accent1"/>
    </w:rPr>
  </w:style>
  <w:style w:type="character" w:styleId="SchwacherVerweis">
    <w:name w:val="Subtle Reference"/>
    <w:basedOn w:val="Absatz-Standardschriftart"/>
    <w:uiPriority w:val="31"/>
    <w:qFormat/>
    <w:rsid w:val="003950C1"/>
    <w:rPr>
      <w:smallCaps/>
      <w:color w:val="C0504D" w:themeColor="accent2"/>
      <w:u w:val="single"/>
    </w:rPr>
  </w:style>
  <w:style w:type="character" w:styleId="IntensiverVerweis">
    <w:name w:val="Intense Reference"/>
    <w:basedOn w:val="Absatz-Standardschriftart"/>
    <w:uiPriority w:val="32"/>
    <w:qFormat/>
    <w:rsid w:val="003950C1"/>
    <w:rPr>
      <w:b/>
      <w:bCs/>
      <w:smallCaps/>
      <w:color w:val="C0504D" w:themeColor="accent2"/>
      <w:spacing w:val="5"/>
      <w:u w:val="single"/>
    </w:rPr>
  </w:style>
  <w:style w:type="character" w:styleId="Buchtitel">
    <w:name w:val="Book Title"/>
    <w:basedOn w:val="Absatz-Standardschriftart"/>
    <w:uiPriority w:val="33"/>
    <w:qFormat/>
    <w:rsid w:val="003950C1"/>
    <w:rPr>
      <w:b/>
      <w:bCs/>
      <w:smallCaps/>
      <w:spacing w:val="5"/>
    </w:rPr>
  </w:style>
  <w:style w:type="paragraph" w:styleId="Inhaltsverzeichnisberschrift">
    <w:name w:val="TOC Heading"/>
    <w:basedOn w:val="berschrift1"/>
    <w:next w:val="Standard"/>
    <w:uiPriority w:val="39"/>
    <w:semiHidden/>
    <w:unhideWhenUsed/>
    <w:qFormat/>
    <w:rsid w:val="003950C1"/>
    <w:pPr>
      <w:outlineLvl w:val="9"/>
    </w:pPr>
  </w:style>
  <w:style w:type="paragraph" w:styleId="Funotentext">
    <w:name w:val="footnote text"/>
    <w:basedOn w:val="Standard"/>
    <w:link w:val="FunotentextZchn"/>
    <w:uiPriority w:val="99"/>
    <w:semiHidden/>
    <w:unhideWhenUsed/>
    <w:rsid w:val="0063131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3131E"/>
    <w:rPr>
      <w:sz w:val="20"/>
      <w:szCs w:val="20"/>
    </w:rPr>
  </w:style>
  <w:style w:type="character" w:styleId="Funotenzeichen">
    <w:name w:val="footnote reference"/>
    <w:basedOn w:val="Absatz-Standardschriftart"/>
    <w:uiPriority w:val="99"/>
    <w:semiHidden/>
    <w:unhideWhenUsed/>
    <w:rsid w:val="0063131E"/>
    <w:rPr>
      <w:vertAlign w:val="superscript"/>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microsoft.com/office/2011/relationships/people" Target="peop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EA2933-9FD9-42BC-B734-2B764B0ED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325</Words>
  <Characters>20953</Characters>
  <Application>Microsoft Office Word</Application>
  <DocSecurity>0</DocSecurity>
  <Lines>174</Lines>
  <Paragraphs>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2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ius Kuhn</dc:creator>
  <cp:lastModifiedBy>Robert Bauer</cp:lastModifiedBy>
  <cp:revision>219</cp:revision>
  <cp:lastPrinted>2016-12-20T12:55:00Z</cp:lastPrinted>
  <dcterms:created xsi:type="dcterms:W3CDTF">2016-12-17T09:50:00Z</dcterms:created>
  <dcterms:modified xsi:type="dcterms:W3CDTF">2017-01-0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LODOb414"/&gt;&lt;style id="http://www.zotero.org/styles/brain-stimulation" hasBibliography="1" bibliographyStyleHasBeenSet="0"/&gt;&lt;prefs&gt;&lt;pref name="fieldType" value="Field"/&gt;&lt;pref name="storeReferen</vt:lpwstr>
  </property>
  <property fmtid="{D5CDD505-2E9C-101B-9397-08002B2CF9AE}" pid="9" name="ZOTERO_PREF_2">
    <vt:lpwstr>ces" value="true"/&gt;&lt;pref name="automaticJournalAbbreviations" value="true"/&gt;&lt;pref name="noteType" value=""/&gt;&lt;/prefs&gt;&lt;/data&gt;</vt:lpwstr>
  </property>
</Properties>
</file>